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7549" w:rsidRPr="00777549" w:rsidRDefault="00777549" w:rsidP="00777549">
      <w:r w:rsidRPr="00777549">
        <w:t>Python Basics:</w:t>
      </w:r>
    </w:p>
    <w:p w:rsidR="00777549" w:rsidRDefault="00777549" w:rsidP="00777549">
      <w:pPr>
        <w:rPr>
          <w:b/>
        </w:rPr>
      </w:pPr>
      <w:r w:rsidRPr="00777549">
        <w:rPr>
          <w:b/>
        </w:rPr>
        <w:t>What is Python, and what are some of its key features that make it popular among developers? Provide examples of use cases where Python is particularly effective.</w:t>
      </w:r>
    </w:p>
    <w:p w:rsidR="00210CE6" w:rsidRPr="00210CE6" w:rsidRDefault="00210CE6" w:rsidP="00210CE6">
      <w:pPr>
        <w:ind w:left="720"/>
        <w:rPr>
          <w:b/>
          <w:sz w:val="24"/>
        </w:rPr>
      </w:pPr>
      <w:r w:rsidRPr="00210CE6">
        <w:rPr>
          <w:b/>
          <w:sz w:val="24"/>
        </w:rPr>
        <w:t xml:space="preserve">What is </w:t>
      </w:r>
      <w:proofErr w:type="gramStart"/>
      <w:r w:rsidRPr="00210CE6">
        <w:rPr>
          <w:b/>
          <w:sz w:val="24"/>
        </w:rPr>
        <w:t>Python</w:t>
      </w:r>
      <w:proofErr w:type="gramEnd"/>
    </w:p>
    <w:p w:rsidR="00777549" w:rsidRDefault="00777549" w:rsidP="00210CE6">
      <w:pPr>
        <w:ind w:left="720"/>
      </w:pPr>
      <w:r w:rsidRPr="00777549">
        <w: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w:t>
      </w:r>
      <w:r>
        <w:t xml:space="preserve"> </w:t>
      </w:r>
      <w:r>
        <w:fldChar w:fldCharType="begin"/>
      </w:r>
      <w:r>
        <w:instrText xml:space="preserve"> ADDIN ZOTERO_ITEM CSL_CITATION {"citationID":"5Y46ykbi","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fldChar w:fldCharType="separate"/>
      </w:r>
      <w:r w:rsidRPr="00777549">
        <w:rPr>
          <w:rFonts w:ascii="Calibri" w:hAnsi="Calibri" w:cs="Calibri"/>
        </w:rPr>
        <w:t>(Jaiswal &amp; Dwivedi, 2021)</w:t>
      </w:r>
      <w:r>
        <w:fldChar w:fldCharType="end"/>
      </w:r>
      <w:r>
        <w:t xml:space="preserve"> .</w:t>
      </w:r>
    </w:p>
    <w:p w:rsidR="00777549" w:rsidRPr="00210CE6" w:rsidRDefault="00777549" w:rsidP="00210CE6">
      <w:pPr>
        <w:ind w:left="720"/>
        <w:rPr>
          <w:b/>
          <w:sz w:val="24"/>
        </w:rPr>
      </w:pPr>
      <w:r w:rsidRPr="00210CE6">
        <w:rPr>
          <w:b/>
          <w:sz w:val="24"/>
        </w:rPr>
        <w:t>Features of python</w:t>
      </w:r>
    </w:p>
    <w:p w:rsidR="00777549" w:rsidRPr="00777549" w:rsidRDefault="00777549" w:rsidP="00210CE6">
      <w:pPr>
        <w:ind w:left="720"/>
        <w:rPr>
          <w:b/>
        </w:rPr>
      </w:pPr>
      <w:r w:rsidRPr="00777549">
        <w:rPr>
          <w:b/>
        </w:rPr>
        <w:t xml:space="preserve">Easy </w:t>
      </w:r>
    </w:p>
    <w:p w:rsidR="00777549" w:rsidRDefault="00777549" w:rsidP="00210CE6">
      <w:pPr>
        <w:ind w:left="720"/>
      </w:pPr>
      <w:r w:rsidRPr="00777549">
        <w:t>When we say python is easy, there are multiple contexts in which we can apply that. Some of which are: Easy to Code Python is very easy to code as compared to other languages like Java and C++, for example, if we write a hello world code in java vs. python [5]. Easy to Read: Python is also quite easy to read; and by reading, you can understand what this program is supposed to do</w:t>
      </w:r>
      <w:r w:rsidR="00550F5D">
        <w:t xml:space="preserve">  </w:t>
      </w:r>
      <w:r w:rsidR="00550F5D">
        <w:fldChar w:fldCharType="begin"/>
      </w:r>
      <w:r w:rsidR="00C947A6">
        <w:instrText xml:space="preserve"> ADDIN ZOTERO_ITEM CSL_CITATION {"citationID":"e1MHknzH","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550F5D">
        <w:fldChar w:fldCharType="separate"/>
      </w:r>
      <w:r w:rsidR="00550F5D" w:rsidRPr="00777549">
        <w:rPr>
          <w:rFonts w:ascii="Calibri" w:hAnsi="Calibri" w:cs="Calibri"/>
        </w:rPr>
        <w:t>(Jaiswal &amp; Dwivedi, 2021)</w:t>
      </w:r>
      <w:r w:rsidR="00550F5D">
        <w:fldChar w:fldCharType="end"/>
      </w:r>
      <w:r w:rsidRPr="00777549">
        <w:t>.</w:t>
      </w:r>
    </w:p>
    <w:p w:rsidR="00777549" w:rsidRDefault="00777549" w:rsidP="00210CE6">
      <w:pPr>
        <w:ind w:left="720"/>
        <w:rPr>
          <w:b/>
        </w:rPr>
      </w:pPr>
      <w:r w:rsidRPr="00777549">
        <w:rPr>
          <w:b/>
        </w:rPr>
        <w:t>Open Source</w:t>
      </w:r>
    </w:p>
    <w:p w:rsidR="00777549" w:rsidRDefault="00777549" w:rsidP="00210CE6">
      <w:pPr>
        <w:ind w:left="720"/>
      </w:pPr>
      <w:r w:rsidRPr="00777549">
        <w:t>Python language is an open-source language. Because python is an open-source programming language; that means the source code is accessible to all. So anyone around the world can download and use it as well and can create new functions and contribute to the python community</w:t>
      </w:r>
      <w:r w:rsidR="00550F5D">
        <w:t xml:space="preserve">  </w:t>
      </w:r>
      <w:r w:rsidR="00550F5D">
        <w:fldChar w:fldCharType="begin"/>
      </w:r>
      <w:r w:rsidR="00C947A6">
        <w:instrText xml:space="preserve"> ADDIN ZOTERO_ITEM CSL_CITATION {"citationID":"u3seabCo","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550F5D">
        <w:fldChar w:fldCharType="separate"/>
      </w:r>
      <w:r w:rsidR="00550F5D" w:rsidRPr="00777549">
        <w:rPr>
          <w:rFonts w:ascii="Calibri" w:hAnsi="Calibri" w:cs="Calibri"/>
        </w:rPr>
        <w:t>(Jaiswal &amp; Dwivedi, 2021)</w:t>
      </w:r>
      <w:r w:rsidR="00550F5D">
        <w:fldChar w:fldCharType="end"/>
      </w:r>
      <w:r>
        <w:t>.</w:t>
      </w:r>
    </w:p>
    <w:p w:rsidR="00777549" w:rsidRDefault="00777549" w:rsidP="00210CE6">
      <w:pPr>
        <w:ind w:left="720"/>
        <w:rPr>
          <w:b/>
        </w:rPr>
      </w:pPr>
      <w:r w:rsidRPr="00777549">
        <w:rPr>
          <w:b/>
        </w:rPr>
        <w:t>Portability</w:t>
      </w:r>
    </w:p>
    <w:p w:rsidR="00777549" w:rsidRDefault="00777549" w:rsidP="00210CE6">
      <w:pPr>
        <w:ind w:left="720"/>
      </w:pPr>
      <w:r w:rsidRPr="00777549">
        <w:t>Python is a portable language. Therefore, python code can be operated evenly on cross-platforms like Windows, Linux, Macintosh, etc. Python is also highly flexible. That means if you have executed a python program on MAC, then that code can be executed through Windows, Linux, and vice versa</w:t>
      </w:r>
      <w:r w:rsidR="00550F5D">
        <w:t xml:space="preserve">  </w:t>
      </w:r>
      <w:r w:rsidR="00550F5D">
        <w:fldChar w:fldCharType="begin"/>
      </w:r>
      <w:r w:rsidR="00C947A6">
        <w:instrText xml:space="preserve"> ADDIN ZOTERO_ITEM CSL_CITATION {"citationID":"SqIUFYc5","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550F5D">
        <w:fldChar w:fldCharType="separate"/>
      </w:r>
      <w:r w:rsidR="00550F5D" w:rsidRPr="00777549">
        <w:rPr>
          <w:rFonts w:ascii="Calibri" w:hAnsi="Calibri" w:cs="Calibri"/>
        </w:rPr>
        <w:t>(Jaiswal &amp; Dwivedi, 2021)</w:t>
      </w:r>
      <w:r w:rsidR="00550F5D">
        <w:fldChar w:fldCharType="end"/>
      </w:r>
      <w:r w:rsidR="00550F5D">
        <w:t xml:space="preserve"> .</w:t>
      </w:r>
    </w:p>
    <w:p w:rsidR="00777549" w:rsidRDefault="00DF56EA" w:rsidP="00210CE6">
      <w:pPr>
        <w:ind w:left="720"/>
      </w:pPr>
      <w:r>
        <w:rPr>
          <w:b/>
        </w:rPr>
        <w:t>Interpreted</w:t>
      </w:r>
      <w:r>
        <w:rPr>
          <w:b/>
        </w:rPr>
        <w:br/>
      </w:r>
      <w:r w:rsidRPr="00DF56EA">
        <w:t xml:space="preserve">Unlike other programming languages where the user has to compile the code and then run it, python offers execution of the code line by line. This makes it easy to debug any python code. The source code of python is converted to a direct type named byte-code. The benefit of a translated language is that it makes debugging portable and straightforward. So, python can operate on a vast array of hardware platforms and contains the </w:t>
      </w:r>
      <w:r w:rsidR="00550F5D">
        <w:t xml:space="preserve">same interface on all platforms  </w:t>
      </w:r>
      <w:r w:rsidR="00550F5D">
        <w:fldChar w:fldCharType="begin"/>
      </w:r>
      <w:r w:rsidR="00C947A6">
        <w:instrText xml:space="preserve"> ADDIN ZOTERO_ITEM CSL_CITATION {"citationID":"g6p7fpQl","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550F5D">
        <w:fldChar w:fldCharType="separate"/>
      </w:r>
      <w:r w:rsidR="00550F5D" w:rsidRPr="00777549">
        <w:rPr>
          <w:rFonts w:ascii="Calibri" w:hAnsi="Calibri" w:cs="Calibri"/>
        </w:rPr>
        <w:t>(Jaiswal &amp; Dwivedi, 2021)</w:t>
      </w:r>
      <w:r w:rsidR="00550F5D">
        <w:fldChar w:fldCharType="end"/>
      </w:r>
      <w:r w:rsidR="00550F5D">
        <w:t>.</w:t>
      </w:r>
    </w:p>
    <w:p w:rsidR="00550F5D" w:rsidRDefault="00550F5D" w:rsidP="00210CE6">
      <w:pPr>
        <w:ind w:left="720"/>
        <w:rPr>
          <w:b/>
        </w:rPr>
      </w:pPr>
      <w:r>
        <w:rPr>
          <w:b/>
        </w:rPr>
        <w:t>Object Oriented</w:t>
      </w:r>
    </w:p>
    <w:p w:rsidR="00550F5D" w:rsidRDefault="00550F5D" w:rsidP="00210CE6">
      <w:pPr>
        <w:ind w:left="720"/>
      </w:pPr>
      <w:r w:rsidRPr="00550F5D">
        <w:t>Python supports the object-oriented and functional programming concept which is one of the key features of the python programming language. It also supports concept of classes, object encapsulation; inheritance, polymorphism, and encapsulation. It also supports multiple inheritances, unlike Java</w:t>
      </w:r>
      <w:r>
        <w:t xml:space="preserve">  </w:t>
      </w:r>
      <w:r>
        <w:fldChar w:fldCharType="begin"/>
      </w:r>
      <w:r w:rsidR="00C947A6">
        <w:instrText xml:space="preserve"> ADDIN ZOTERO_ITEM CSL_CITATION {"citationID":"DUVmvzLg","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fldChar w:fldCharType="separate"/>
      </w:r>
      <w:r w:rsidRPr="00777549">
        <w:rPr>
          <w:rFonts w:ascii="Calibri" w:hAnsi="Calibri" w:cs="Calibri"/>
        </w:rPr>
        <w:t>(Jaiswal &amp; Dwivedi, 2021)</w:t>
      </w:r>
      <w:r>
        <w:fldChar w:fldCharType="end"/>
      </w:r>
      <w:r w:rsidRPr="00550F5D">
        <w:t>.</w:t>
      </w:r>
    </w:p>
    <w:p w:rsidR="00C947A6" w:rsidRPr="00210CE6" w:rsidRDefault="00C947A6" w:rsidP="00210CE6">
      <w:pPr>
        <w:ind w:left="720"/>
        <w:rPr>
          <w:b/>
          <w:sz w:val="24"/>
        </w:rPr>
      </w:pPr>
      <w:r w:rsidRPr="00210CE6">
        <w:rPr>
          <w:b/>
          <w:sz w:val="24"/>
        </w:rPr>
        <w:lastRenderedPageBreak/>
        <w:t>Examples of use cases where Python is particularly effective</w:t>
      </w:r>
    </w:p>
    <w:p w:rsidR="00C947A6" w:rsidRPr="00C947A6" w:rsidRDefault="00C947A6" w:rsidP="00210CE6">
      <w:pPr>
        <w:ind w:left="720"/>
        <w:rPr>
          <w:b/>
        </w:rPr>
      </w:pPr>
      <w:r w:rsidRPr="00C947A6">
        <w:rPr>
          <w:b/>
        </w:rPr>
        <w:t xml:space="preserve">Web Development </w:t>
      </w:r>
    </w:p>
    <w:p w:rsidR="00C947A6" w:rsidRPr="00C947A6" w:rsidRDefault="00C947A6" w:rsidP="00210CE6">
      <w:pPr>
        <w:ind w:left="720"/>
      </w:pPr>
      <w:r w:rsidRPr="00C947A6">
        <w:t xml:space="preserve">When it comes to web development, python is the utmost choice of developers. It is because python offers various options for developing a web-based system, for example, Django, Pyramid, Flask, and Bottle for developing web frameworks. These frameworks also provide security, scalability, convenience while </w:t>
      </w:r>
      <w:r w:rsidR="00210CE6">
        <w:t xml:space="preserve">developing any web-based system </w:t>
      </w:r>
      <w:r w:rsidR="00210CE6">
        <w:fldChar w:fldCharType="begin"/>
      </w:r>
      <w:r w:rsidR="00210CE6">
        <w:instrText xml:space="preserve"> ADDIN ZOTERO_ITEM CSL_CITATION {"citationID":"DUVmvzLg","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210CE6">
        <w:fldChar w:fldCharType="separate"/>
      </w:r>
      <w:r w:rsidR="00210CE6" w:rsidRPr="00777549">
        <w:rPr>
          <w:rFonts w:ascii="Calibri" w:hAnsi="Calibri" w:cs="Calibri"/>
        </w:rPr>
        <w:t>(Jaiswal &amp; Dwivedi, 2021)</w:t>
      </w:r>
      <w:r w:rsidR="00210CE6">
        <w:fldChar w:fldCharType="end"/>
      </w:r>
      <w:r w:rsidR="00210CE6">
        <w:t xml:space="preserve"> </w:t>
      </w:r>
      <w:r w:rsidR="00210CE6" w:rsidRPr="00550F5D">
        <w:t>.</w:t>
      </w:r>
    </w:p>
    <w:p w:rsidR="000E6CB9" w:rsidRPr="000E6CB9" w:rsidRDefault="000E6CB9" w:rsidP="00210CE6">
      <w:pPr>
        <w:ind w:left="720"/>
        <w:rPr>
          <w:b/>
        </w:rPr>
      </w:pPr>
      <w:r w:rsidRPr="000E6CB9">
        <w:rPr>
          <w:b/>
        </w:rPr>
        <w:t>Game Development</w:t>
      </w:r>
    </w:p>
    <w:p w:rsidR="00F86D20" w:rsidRDefault="000E6CB9" w:rsidP="00210CE6">
      <w:pPr>
        <w:ind w:left="720"/>
      </w:pPr>
      <w:r w:rsidRPr="000E6CB9">
        <w:t xml:space="preserve">Python is very common in the development of games. There are libraries, for example, </w:t>
      </w:r>
      <w:proofErr w:type="spellStart"/>
      <w:r w:rsidRPr="000E6CB9">
        <w:t>PySoy</w:t>
      </w:r>
      <w:proofErr w:type="spellEnd"/>
      <w:r w:rsidRPr="000E6CB9">
        <w:t xml:space="preserve"> which is a 3D game motor supporting Python 3, </w:t>
      </w:r>
      <w:proofErr w:type="spellStart"/>
      <w:r w:rsidRPr="000E6CB9">
        <w:t>PyGame</w:t>
      </w:r>
      <w:proofErr w:type="spellEnd"/>
      <w:r w:rsidRPr="000E6CB9">
        <w:t xml:space="preserve"> which gives usefulness, and a library for game turn of events. Other than game turn of events, fashioners can likewise utilize python for creating apparatuses to improve on explicit activities, for example, new level plan or new discourse tree creation, and even use that tool to export the task in formats that can be </w:t>
      </w:r>
      <w:r w:rsidR="003334F7">
        <w:t xml:space="preserve">used by the primary game engine </w:t>
      </w:r>
      <w:r w:rsidR="003334F7">
        <w:fldChar w:fldCharType="begin"/>
      </w:r>
      <w:r w:rsidR="003334F7">
        <w:instrText xml:space="preserve"> ADDIN ZOTERO_ITEM CSL_CITATION {"citationID":"DUVmvzLg","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3334F7">
        <w:fldChar w:fldCharType="separate"/>
      </w:r>
      <w:r w:rsidR="003334F7" w:rsidRPr="00777549">
        <w:rPr>
          <w:rFonts w:ascii="Calibri" w:hAnsi="Calibri" w:cs="Calibri"/>
        </w:rPr>
        <w:t>(Jaiswal &amp; Dwivedi, 2021)</w:t>
      </w:r>
      <w:r w:rsidR="003334F7">
        <w:fldChar w:fldCharType="end"/>
      </w:r>
      <w:r w:rsidR="003334F7" w:rsidRPr="00550F5D">
        <w:t>.</w:t>
      </w:r>
    </w:p>
    <w:p w:rsidR="00AE20AB" w:rsidRPr="00AE20AB" w:rsidRDefault="00AE20AB" w:rsidP="00210CE6">
      <w:pPr>
        <w:ind w:left="720"/>
        <w:rPr>
          <w:b/>
        </w:rPr>
      </w:pPr>
      <w:r w:rsidRPr="00AE20AB">
        <w:rPr>
          <w:b/>
        </w:rPr>
        <w:t>Desktop GUI</w:t>
      </w:r>
    </w:p>
    <w:p w:rsidR="00CF6C79" w:rsidRPr="00550F5D" w:rsidRDefault="00AE20AB" w:rsidP="00210CE6">
      <w:pPr>
        <w:ind w:left="720"/>
      </w:pPr>
      <w:r w:rsidRPr="00AE20AB">
        <w:t xml:space="preserve">Python also offers many GUI toolkits and frameworks that help us make desktop application development a breeze. </w:t>
      </w:r>
      <w:proofErr w:type="spellStart"/>
      <w:r w:rsidRPr="00AE20AB">
        <w:t>PyQt</w:t>
      </w:r>
      <w:proofErr w:type="spellEnd"/>
      <w:r w:rsidRPr="00AE20AB">
        <w:t xml:space="preserve">, </w:t>
      </w:r>
      <w:proofErr w:type="spellStart"/>
      <w:r w:rsidRPr="00AE20AB">
        <w:t>PyGtk</w:t>
      </w:r>
      <w:proofErr w:type="spellEnd"/>
      <w:r w:rsidRPr="00AE20AB">
        <w:t xml:space="preserve">, </w:t>
      </w:r>
      <w:proofErr w:type="spellStart"/>
      <w:r w:rsidRPr="00AE20AB">
        <w:t>Kivy</w:t>
      </w:r>
      <w:proofErr w:type="spellEnd"/>
      <w:r w:rsidRPr="00AE20AB">
        <w:t xml:space="preserve">, </w:t>
      </w:r>
      <w:proofErr w:type="spellStart"/>
      <w:r w:rsidRPr="00AE20AB">
        <w:t>Tkinter</w:t>
      </w:r>
      <w:proofErr w:type="spellEnd"/>
      <w:r w:rsidRPr="00AE20AB">
        <w:t xml:space="preserve">, </w:t>
      </w:r>
      <w:proofErr w:type="spellStart"/>
      <w:r w:rsidRPr="00AE20AB">
        <w:t>WxPython</w:t>
      </w:r>
      <w:proofErr w:type="spellEnd"/>
      <w:r w:rsidRPr="00AE20AB">
        <w:t xml:space="preserve">, </w:t>
      </w:r>
      <w:proofErr w:type="spellStart"/>
      <w:r w:rsidRPr="00AE20AB">
        <w:t>PyGUI</w:t>
      </w:r>
      <w:proofErr w:type="spellEnd"/>
      <w:r w:rsidRPr="00AE20AB">
        <w:t xml:space="preserve">, and </w:t>
      </w:r>
      <w:proofErr w:type="spellStart"/>
      <w:r w:rsidRPr="00AE20AB">
        <w:t>PySide</w:t>
      </w:r>
      <w:proofErr w:type="spellEnd"/>
      <w:r w:rsidRPr="00AE20AB">
        <w:t xml:space="preserve"> are a portion of the python-based GUI systems that permit designers to make exceptionally practical Graphical User</w:t>
      </w:r>
      <w:r w:rsidR="003334F7">
        <w:t xml:space="preserve"> Interfaces (GUIs) applications </w:t>
      </w:r>
      <w:r w:rsidR="003334F7">
        <w:fldChar w:fldCharType="begin"/>
      </w:r>
      <w:r w:rsidR="003334F7">
        <w:instrText xml:space="preserve"> ADDIN ZOTERO_ITEM CSL_CITATION {"citationID":"DUVmvzLg","properties":{"formattedCitation":"(Jaiswal &amp; Dwivedi, 2021)","plainCitation":"(Jaiswal &amp; Dwivedi, 2021)","noteIndex":0},"citationItems":[{"id":51,"uris":["http://zotero.org/users/local/d1ZbIEaC/items/NXAZ6BAR"],"itemData":{"id":51,"type":"article-journal","abstract":"Python is a deciphered at an undeniable level broadly useful programming language. Python develops just as its methodology would mean to assist software engineers with composing, sensible code for little and huge scope projects. Python programming language was developed by Guido van Rossum during 1985–90. In this research work, we have looked at some of the most exciting features of python: Why it is used so much and loved by most programmers and why it is considered the most powerful and fastest-growing programming language. Also we will see the comparison of python with other programming languages and in-depth knowledge about python why it is better than other programming languages.","container-title":"RECENT TRENDS IN PROGRAMMING LANGUAGES","ISSN":"24551821","journalAbbreviation":"RTPL","language":"en","source":"DOI.org (Crossref)","title":"Python: The Versatile Language - Recent Trends in Programming Languages","author":[{"family":"Jaiswal","given":"Ashish"},{"family":"Dwivedi","given":"Aditya"}],"issued":{"date-parts":[["2021",5]]}}}],"schema":"https://github.com/citation-style-language/schema/raw/master/csl-citation.json"} </w:instrText>
      </w:r>
      <w:r w:rsidR="003334F7">
        <w:fldChar w:fldCharType="separate"/>
      </w:r>
      <w:r w:rsidR="003334F7" w:rsidRPr="00777549">
        <w:rPr>
          <w:rFonts w:ascii="Calibri" w:hAnsi="Calibri" w:cs="Calibri"/>
        </w:rPr>
        <w:t>(Jaiswal &amp; Dwivedi, 2021)</w:t>
      </w:r>
      <w:r w:rsidR="003334F7">
        <w:fldChar w:fldCharType="end"/>
      </w:r>
      <w:r w:rsidR="003334F7" w:rsidRPr="00550F5D">
        <w:t>.</w:t>
      </w:r>
    </w:p>
    <w:p w:rsidR="00777549" w:rsidRPr="007437F3" w:rsidRDefault="00777549" w:rsidP="00777549">
      <w:pPr>
        <w:rPr>
          <w:b/>
        </w:rPr>
      </w:pPr>
      <w:r w:rsidRPr="007437F3">
        <w:rPr>
          <w:b/>
        </w:rPr>
        <w:t>Installing Python:</w:t>
      </w:r>
    </w:p>
    <w:p w:rsidR="00777549" w:rsidRPr="00507213" w:rsidRDefault="00777549" w:rsidP="007437F3">
      <w:pPr>
        <w:rPr>
          <w:b/>
        </w:rPr>
      </w:pPr>
      <w:r w:rsidRPr="00507213">
        <w:rPr>
          <w:b/>
        </w:rPr>
        <w:t xml:space="preserve">Describe the steps to install Python on your operating system (Windows, </w:t>
      </w:r>
      <w:proofErr w:type="spellStart"/>
      <w:r w:rsidRPr="00507213">
        <w:rPr>
          <w:b/>
        </w:rPr>
        <w:t>macOS</w:t>
      </w:r>
      <w:proofErr w:type="spellEnd"/>
      <w:r w:rsidRPr="00507213">
        <w:rPr>
          <w:b/>
        </w:rPr>
        <w:t>, or Linux). Include how to verify the installation and set up a virtual environment.</w:t>
      </w:r>
    </w:p>
    <w:p w:rsidR="00B126BB" w:rsidRPr="00221D6F" w:rsidRDefault="00B126BB" w:rsidP="00221D6F">
      <w:pPr>
        <w:ind w:left="720"/>
        <w:rPr>
          <w:b/>
        </w:rPr>
      </w:pPr>
      <w:r w:rsidRPr="00221D6F">
        <w:rPr>
          <w:b/>
        </w:rPr>
        <w:t>Step 1:</w:t>
      </w:r>
    </w:p>
    <w:p w:rsidR="00B126BB" w:rsidRPr="00221D6F" w:rsidRDefault="00B126BB" w:rsidP="00221D6F">
      <w:pPr>
        <w:ind w:left="720"/>
      </w:pPr>
      <w:r w:rsidRPr="00221D6F">
        <w:rPr>
          <w:b/>
        </w:rPr>
        <w:t xml:space="preserve">Go to your </w:t>
      </w:r>
      <w:proofErr w:type="spellStart"/>
      <w:r w:rsidRPr="00221D6F">
        <w:rPr>
          <w:b/>
        </w:rPr>
        <w:t>favourite</w:t>
      </w:r>
      <w:proofErr w:type="spellEnd"/>
      <w:r w:rsidRPr="00221D6F">
        <w:rPr>
          <w:b/>
        </w:rPr>
        <w:t xml:space="preserve"> browser and type python download like so:</w:t>
      </w:r>
    </w:p>
    <w:p w:rsidR="00B126BB" w:rsidRDefault="00B126BB" w:rsidP="00221D6F">
      <w:pPr>
        <w:ind w:left="720"/>
      </w:pPr>
      <w:r>
        <w:rPr>
          <w:noProof/>
        </w:rPr>
        <w:drawing>
          <wp:inline distT="0" distB="0" distL="0" distR="0" wp14:anchorId="56B49091" wp14:editId="38DFBCC2">
            <wp:extent cx="5743575" cy="838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43575" cy="838200"/>
                    </a:xfrm>
                    <a:prstGeom prst="rect">
                      <a:avLst/>
                    </a:prstGeom>
                  </pic:spPr>
                </pic:pic>
              </a:graphicData>
            </a:graphic>
          </wp:inline>
        </w:drawing>
      </w:r>
    </w:p>
    <w:p w:rsidR="00B126BB" w:rsidRPr="00B126BB" w:rsidRDefault="00B126BB" w:rsidP="00221D6F">
      <w:pPr>
        <w:ind w:left="720"/>
        <w:rPr>
          <w:b/>
        </w:rPr>
      </w:pPr>
      <w:r w:rsidRPr="00B126BB">
        <w:rPr>
          <w:b/>
        </w:rPr>
        <w:t>Step 2</w:t>
      </w:r>
    </w:p>
    <w:p w:rsidR="00B126BB" w:rsidRPr="004D1512" w:rsidRDefault="00B126BB" w:rsidP="004D1512">
      <w:pPr>
        <w:ind w:left="720"/>
        <w:rPr>
          <w:b/>
        </w:rPr>
      </w:pPr>
      <w:r w:rsidRPr="00221D6F">
        <w:rPr>
          <w:b/>
        </w:rPr>
        <w:t xml:space="preserve">Click on the first result that will take you to the official python </w:t>
      </w:r>
      <w:r w:rsidR="009F56AF" w:rsidRPr="00221D6F">
        <w:rPr>
          <w:b/>
        </w:rPr>
        <w:t>download webpage</w:t>
      </w:r>
      <w:r w:rsidR="00C9240A" w:rsidRPr="00221D6F">
        <w:rPr>
          <w:b/>
        </w:rPr>
        <w:t>. You will be landed to python.org page</w:t>
      </w:r>
      <w:r>
        <w:t>:</w:t>
      </w:r>
    </w:p>
    <w:p w:rsidR="00B126BB" w:rsidRDefault="00B126BB" w:rsidP="00221D6F">
      <w:pPr>
        <w:ind w:left="720"/>
      </w:pPr>
      <w:r>
        <w:rPr>
          <w:noProof/>
        </w:rPr>
        <w:lastRenderedPageBreak/>
        <w:drawing>
          <wp:inline distT="0" distB="0" distL="0" distR="0" wp14:anchorId="45D9B79D" wp14:editId="2AAB0717">
            <wp:extent cx="5943600" cy="19538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953895"/>
                    </a:xfrm>
                    <a:prstGeom prst="rect">
                      <a:avLst/>
                    </a:prstGeom>
                  </pic:spPr>
                </pic:pic>
              </a:graphicData>
            </a:graphic>
          </wp:inline>
        </w:drawing>
      </w:r>
    </w:p>
    <w:p w:rsidR="00C9240A" w:rsidRPr="00A94600" w:rsidRDefault="00C9240A" w:rsidP="00221D6F">
      <w:pPr>
        <w:ind w:left="720"/>
        <w:rPr>
          <w:b/>
        </w:rPr>
      </w:pPr>
      <w:r>
        <w:rPr>
          <w:b/>
        </w:rPr>
        <w:t>Step 3: Click on the download button for your operating system. I am using Windows Python executable file download will start shortly after and it will take as long as your internet speed can accommodate.</w:t>
      </w:r>
    </w:p>
    <w:p w:rsidR="00E60C28" w:rsidRDefault="00E60C28" w:rsidP="00221D6F">
      <w:pPr>
        <w:ind w:left="720"/>
      </w:pPr>
      <w:r>
        <w:rPr>
          <w:noProof/>
        </w:rPr>
        <w:drawing>
          <wp:inline distT="0" distB="0" distL="0" distR="0" wp14:anchorId="79F8719F" wp14:editId="6452B302">
            <wp:extent cx="5943600" cy="345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54400"/>
                    </a:xfrm>
                    <a:prstGeom prst="rect">
                      <a:avLst/>
                    </a:prstGeom>
                  </pic:spPr>
                </pic:pic>
              </a:graphicData>
            </a:graphic>
          </wp:inline>
        </w:drawing>
      </w:r>
    </w:p>
    <w:p w:rsidR="00C9240A" w:rsidRPr="00C9240A" w:rsidRDefault="00C9240A" w:rsidP="00221D6F">
      <w:pPr>
        <w:ind w:left="720"/>
        <w:rPr>
          <w:b/>
        </w:rPr>
      </w:pPr>
      <w:r>
        <w:rPr>
          <w:b/>
        </w:rPr>
        <w:t xml:space="preserve">Step 4: Once the download is complete, click on the </w:t>
      </w:r>
      <w:r w:rsidR="00962514">
        <w:rPr>
          <w:b/>
        </w:rPr>
        <w:t>installer</w:t>
      </w:r>
      <w:r>
        <w:rPr>
          <w:b/>
        </w:rPr>
        <w:t xml:space="preserve"> to begin the installation</w:t>
      </w:r>
    </w:p>
    <w:p w:rsidR="00C9240A" w:rsidRDefault="00C9240A" w:rsidP="00221D6F">
      <w:pPr>
        <w:ind w:left="720"/>
      </w:pPr>
      <w:r>
        <w:rPr>
          <w:noProof/>
        </w:rPr>
        <w:lastRenderedPageBreak/>
        <w:drawing>
          <wp:inline distT="0" distB="0" distL="0" distR="0" wp14:anchorId="18E3FD54" wp14:editId="7D8CF277">
            <wp:extent cx="3400425" cy="2305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00425" cy="2305050"/>
                    </a:xfrm>
                    <a:prstGeom prst="rect">
                      <a:avLst/>
                    </a:prstGeom>
                  </pic:spPr>
                </pic:pic>
              </a:graphicData>
            </a:graphic>
          </wp:inline>
        </w:drawing>
      </w:r>
    </w:p>
    <w:p w:rsidR="009A7DFC" w:rsidRPr="009A7DFC" w:rsidRDefault="009A7DFC" w:rsidP="00221D6F">
      <w:pPr>
        <w:ind w:left="720"/>
        <w:rPr>
          <w:b/>
        </w:rPr>
      </w:pPr>
      <w:r w:rsidRPr="009A7DFC">
        <w:rPr>
          <w:b/>
        </w:rPr>
        <w:t>Ste</w:t>
      </w:r>
      <w:r w:rsidR="00C66BF2">
        <w:rPr>
          <w:b/>
        </w:rPr>
        <w:t>p 5</w:t>
      </w:r>
      <w:r w:rsidRPr="009A7DFC">
        <w:rPr>
          <w:b/>
        </w:rPr>
        <w:t>: Add python.exe to environment variable once the following window pops up</w:t>
      </w:r>
    </w:p>
    <w:p w:rsidR="009A7DFC" w:rsidRDefault="009A7DFC" w:rsidP="00221D6F">
      <w:pPr>
        <w:ind w:left="720"/>
      </w:pPr>
      <w:r>
        <w:rPr>
          <w:noProof/>
        </w:rPr>
        <w:drawing>
          <wp:inline distT="0" distB="0" distL="0" distR="0" wp14:anchorId="638FD881" wp14:editId="57F96C92">
            <wp:extent cx="5162550" cy="3228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62550" cy="3228975"/>
                    </a:xfrm>
                    <a:prstGeom prst="rect">
                      <a:avLst/>
                    </a:prstGeom>
                  </pic:spPr>
                </pic:pic>
              </a:graphicData>
            </a:graphic>
          </wp:inline>
        </w:drawing>
      </w:r>
    </w:p>
    <w:p w:rsidR="00C66BF2" w:rsidRDefault="00C66BF2" w:rsidP="00221D6F">
      <w:pPr>
        <w:ind w:left="720"/>
      </w:pPr>
      <w:r>
        <w:rPr>
          <w:b/>
        </w:rPr>
        <w:t>Step 6: Click custom installation</w:t>
      </w:r>
    </w:p>
    <w:p w:rsidR="00C66BF2" w:rsidRDefault="00C66BF2" w:rsidP="00221D6F">
      <w:pPr>
        <w:ind w:left="720"/>
      </w:pPr>
      <w:r>
        <w:rPr>
          <w:noProof/>
        </w:rPr>
        <w:lastRenderedPageBreak/>
        <w:drawing>
          <wp:inline distT="0" distB="0" distL="0" distR="0" wp14:anchorId="335E28BB" wp14:editId="3CF71F41">
            <wp:extent cx="5162550" cy="3228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62550" cy="3228975"/>
                    </a:xfrm>
                    <a:prstGeom prst="rect">
                      <a:avLst/>
                    </a:prstGeom>
                  </pic:spPr>
                </pic:pic>
              </a:graphicData>
            </a:graphic>
          </wp:inline>
        </w:drawing>
      </w:r>
    </w:p>
    <w:p w:rsidR="00C66BF2" w:rsidRPr="00753B8A" w:rsidRDefault="00753B8A" w:rsidP="00221D6F">
      <w:pPr>
        <w:ind w:left="720"/>
      </w:pPr>
      <w:r w:rsidRPr="00753B8A">
        <w:rPr>
          <w:b/>
        </w:rPr>
        <w:t>Step 7: Check all the optional features if none have been</w:t>
      </w:r>
      <w:r>
        <w:rPr>
          <w:b/>
        </w:rPr>
        <w:t xml:space="preserve"> checked and click on next</w:t>
      </w:r>
    </w:p>
    <w:p w:rsidR="00753B8A" w:rsidRDefault="00753B8A" w:rsidP="00221D6F">
      <w:pPr>
        <w:ind w:left="720"/>
      </w:pPr>
      <w:r>
        <w:rPr>
          <w:noProof/>
        </w:rPr>
        <w:drawing>
          <wp:inline distT="0" distB="0" distL="0" distR="0" wp14:anchorId="2128E078" wp14:editId="63AD15E5">
            <wp:extent cx="5191125" cy="32099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91125" cy="3209925"/>
                    </a:xfrm>
                    <a:prstGeom prst="rect">
                      <a:avLst/>
                    </a:prstGeom>
                  </pic:spPr>
                </pic:pic>
              </a:graphicData>
            </a:graphic>
          </wp:inline>
        </w:drawing>
      </w:r>
    </w:p>
    <w:p w:rsidR="002D3609" w:rsidRPr="002D3609" w:rsidRDefault="002D3609" w:rsidP="00221D6F">
      <w:pPr>
        <w:ind w:left="720"/>
        <w:rPr>
          <w:b/>
        </w:rPr>
      </w:pPr>
      <w:r w:rsidRPr="002D3609">
        <w:rPr>
          <w:b/>
        </w:rPr>
        <w:t>Step 8: Click install python for all users so that install location is properly defined. Observe next slide for result of this step</w:t>
      </w:r>
    </w:p>
    <w:p w:rsidR="002D3609" w:rsidRDefault="002D3609" w:rsidP="00221D6F">
      <w:pPr>
        <w:ind w:left="720"/>
      </w:pPr>
      <w:r>
        <w:rPr>
          <w:noProof/>
        </w:rPr>
        <w:lastRenderedPageBreak/>
        <w:drawing>
          <wp:inline distT="0" distB="0" distL="0" distR="0" wp14:anchorId="581350FA" wp14:editId="0C0C6E97">
            <wp:extent cx="5172075" cy="32099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72075" cy="3209925"/>
                    </a:xfrm>
                    <a:prstGeom prst="rect">
                      <a:avLst/>
                    </a:prstGeom>
                  </pic:spPr>
                </pic:pic>
              </a:graphicData>
            </a:graphic>
          </wp:inline>
        </w:drawing>
      </w:r>
    </w:p>
    <w:p w:rsidR="00FA6C6C" w:rsidRDefault="00FA6C6C" w:rsidP="00221D6F">
      <w:pPr>
        <w:ind w:left="720"/>
      </w:pPr>
      <w:r>
        <w:rPr>
          <w:noProof/>
        </w:rPr>
        <w:drawing>
          <wp:inline distT="0" distB="0" distL="0" distR="0" wp14:anchorId="03760594" wp14:editId="3934FE2E">
            <wp:extent cx="5181600" cy="3238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81600" cy="3238500"/>
                    </a:xfrm>
                    <a:prstGeom prst="rect">
                      <a:avLst/>
                    </a:prstGeom>
                  </pic:spPr>
                </pic:pic>
              </a:graphicData>
            </a:graphic>
          </wp:inline>
        </w:drawing>
      </w:r>
    </w:p>
    <w:p w:rsidR="00FA6C6C" w:rsidRDefault="00FA6C6C" w:rsidP="00221D6F">
      <w:pPr>
        <w:ind w:left="720"/>
        <w:rPr>
          <w:b/>
        </w:rPr>
      </w:pPr>
      <w:r w:rsidRPr="00FA6C6C">
        <w:rPr>
          <w:b/>
        </w:rPr>
        <w:t>Step 9</w:t>
      </w:r>
      <w:r>
        <w:rPr>
          <w:b/>
        </w:rPr>
        <w:t>: Click the install button to begin installation. At this step, you have properly configured custom settings and are satisfied with them:</w:t>
      </w:r>
    </w:p>
    <w:p w:rsidR="00FA6C6C" w:rsidRDefault="00FA6C6C" w:rsidP="00221D6F">
      <w:pPr>
        <w:ind w:left="720"/>
        <w:rPr>
          <w:b/>
        </w:rPr>
      </w:pPr>
      <w:r>
        <w:rPr>
          <w:noProof/>
        </w:rPr>
        <w:lastRenderedPageBreak/>
        <w:drawing>
          <wp:inline distT="0" distB="0" distL="0" distR="0" wp14:anchorId="4C8EB49A" wp14:editId="108BCFBA">
            <wp:extent cx="5200650" cy="3219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0650" cy="3219450"/>
                    </a:xfrm>
                    <a:prstGeom prst="rect">
                      <a:avLst/>
                    </a:prstGeom>
                  </pic:spPr>
                </pic:pic>
              </a:graphicData>
            </a:graphic>
          </wp:inline>
        </w:drawing>
      </w:r>
    </w:p>
    <w:p w:rsidR="00FA6C6C" w:rsidRDefault="00FA6C6C" w:rsidP="00221D6F">
      <w:pPr>
        <w:ind w:left="720"/>
        <w:rPr>
          <w:b/>
        </w:rPr>
      </w:pPr>
      <w:r w:rsidRPr="00FA6C6C">
        <w:rPr>
          <w:b/>
        </w:rPr>
        <w:t>Step 10: Wait for the installation to complete</w:t>
      </w:r>
    </w:p>
    <w:p w:rsidR="00FA6C6C" w:rsidRDefault="00FA6C6C" w:rsidP="00221D6F">
      <w:pPr>
        <w:ind w:left="720"/>
        <w:rPr>
          <w:b/>
        </w:rPr>
      </w:pPr>
      <w:r>
        <w:rPr>
          <w:noProof/>
        </w:rPr>
        <w:drawing>
          <wp:inline distT="0" distB="0" distL="0" distR="0" wp14:anchorId="033081FC" wp14:editId="0BFFF497">
            <wp:extent cx="5143500"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43500" cy="3219450"/>
                    </a:xfrm>
                    <a:prstGeom prst="rect">
                      <a:avLst/>
                    </a:prstGeom>
                  </pic:spPr>
                </pic:pic>
              </a:graphicData>
            </a:graphic>
          </wp:inline>
        </w:drawing>
      </w:r>
    </w:p>
    <w:p w:rsidR="005626E8" w:rsidRDefault="005626E8" w:rsidP="00221D6F">
      <w:pPr>
        <w:ind w:left="720"/>
        <w:rPr>
          <w:b/>
        </w:rPr>
      </w:pPr>
    </w:p>
    <w:p w:rsidR="005626E8" w:rsidRDefault="00221D6F" w:rsidP="00221D6F">
      <w:pPr>
        <w:ind w:left="720"/>
        <w:rPr>
          <w:b/>
          <w:noProof/>
        </w:rPr>
      </w:pPr>
      <w:r>
        <w:rPr>
          <w:b/>
          <w:noProof/>
        </w:rPr>
        <w:t>Step 11</w:t>
      </w:r>
      <w:r w:rsidR="005626E8" w:rsidRPr="005626E8">
        <w:rPr>
          <w:b/>
          <w:noProof/>
        </w:rPr>
        <w:t>: Python has succesfully completed installation. Click on close button to exit the setup</w:t>
      </w:r>
    </w:p>
    <w:p w:rsidR="005626E8" w:rsidRDefault="005626E8" w:rsidP="00221D6F">
      <w:pPr>
        <w:ind w:left="720"/>
        <w:rPr>
          <w:b/>
        </w:rPr>
      </w:pPr>
      <w:r>
        <w:rPr>
          <w:noProof/>
        </w:rPr>
        <w:lastRenderedPageBreak/>
        <w:drawing>
          <wp:inline distT="0" distB="0" distL="0" distR="0" wp14:anchorId="22A840F7" wp14:editId="0E4EB3E6">
            <wp:extent cx="516255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62550" cy="3200400"/>
                    </a:xfrm>
                    <a:prstGeom prst="rect">
                      <a:avLst/>
                    </a:prstGeom>
                  </pic:spPr>
                </pic:pic>
              </a:graphicData>
            </a:graphic>
          </wp:inline>
        </w:drawing>
      </w:r>
    </w:p>
    <w:p w:rsidR="00575EF3" w:rsidRDefault="00221D6F" w:rsidP="00221D6F">
      <w:pPr>
        <w:ind w:left="720"/>
        <w:rPr>
          <w:b/>
        </w:rPr>
      </w:pPr>
      <w:r>
        <w:rPr>
          <w:b/>
        </w:rPr>
        <w:t>Step 12</w:t>
      </w:r>
      <w:r w:rsidR="00575EF3">
        <w:rPr>
          <w:b/>
        </w:rPr>
        <w:t>: Check whether python is properly installed into your operating system. Run command prompt</w:t>
      </w:r>
    </w:p>
    <w:p w:rsidR="00575EF3" w:rsidRDefault="00575EF3" w:rsidP="00221D6F">
      <w:pPr>
        <w:ind w:left="720"/>
        <w:rPr>
          <w:b/>
        </w:rPr>
      </w:pPr>
      <w:r>
        <w:rPr>
          <w:noProof/>
        </w:rPr>
        <w:lastRenderedPageBreak/>
        <w:drawing>
          <wp:inline distT="0" distB="0" distL="0" distR="0" wp14:anchorId="5410A7F7" wp14:editId="19BCBDBA">
            <wp:extent cx="5114925" cy="4991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4925" cy="4991100"/>
                    </a:xfrm>
                    <a:prstGeom prst="rect">
                      <a:avLst/>
                    </a:prstGeom>
                  </pic:spPr>
                </pic:pic>
              </a:graphicData>
            </a:graphic>
          </wp:inline>
        </w:drawing>
      </w:r>
    </w:p>
    <w:p w:rsidR="00575EF3" w:rsidRDefault="00221D6F" w:rsidP="00221D6F">
      <w:pPr>
        <w:ind w:left="720"/>
        <w:rPr>
          <w:b/>
        </w:rPr>
      </w:pPr>
      <w:r>
        <w:rPr>
          <w:b/>
        </w:rPr>
        <w:t>Step 13</w:t>
      </w:r>
      <w:r w:rsidR="00575EF3">
        <w:rPr>
          <w:b/>
        </w:rPr>
        <w:t>: type ‘python’ and hit enter. You will see that command prompt displays the latest installed version of python</w:t>
      </w:r>
    </w:p>
    <w:p w:rsidR="00575EF3" w:rsidRPr="005626E8" w:rsidRDefault="00575EF3" w:rsidP="00221D6F">
      <w:pPr>
        <w:ind w:left="720"/>
        <w:rPr>
          <w:b/>
        </w:rPr>
      </w:pPr>
      <w:r>
        <w:rPr>
          <w:noProof/>
        </w:rPr>
        <w:drawing>
          <wp:inline distT="0" distB="0" distL="0" distR="0" wp14:anchorId="5F525E10" wp14:editId="760EF288">
            <wp:extent cx="5943600"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188720"/>
                    </a:xfrm>
                    <a:prstGeom prst="rect">
                      <a:avLst/>
                    </a:prstGeom>
                  </pic:spPr>
                </pic:pic>
              </a:graphicData>
            </a:graphic>
          </wp:inline>
        </w:drawing>
      </w:r>
    </w:p>
    <w:p w:rsidR="00962514" w:rsidRDefault="00962514" w:rsidP="00777549"/>
    <w:p w:rsidR="00E60C28" w:rsidRDefault="00E60C28" w:rsidP="00777549"/>
    <w:p w:rsidR="009F56AF" w:rsidRDefault="009F56AF" w:rsidP="00777549"/>
    <w:p w:rsidR="00B126BB" w:rsidRPr="00777549" w:rsidRDefault="00B126BB" w:rsidP="00777549"/>
    <w:p w:rsidR="004D1512" w:rsidRDefault="004D1512" w:rsidP="00777549"/>
    <w:p w:rsidR="00777549" w:rsidRPr="004D1512" w:rsidRDefault="00777549" w:rsidP="00777549">
      <w:pPr>
        <w:rPr>
          <w:b/>
        </w:rPr>
      </w:pPr>
      <w:r w:rsidRPr="004D1512">
        <w:rPr>
          <w:b/>
        </w:rPr>
        <w:lastRenderedPageBreak/>
        <w:t>Python Syntax and Semantics:</w:t>
      </w:r>
    </w:p>
    <w:p w:rsidR="00777549" w:rsidRPr="004D1512" w:rsidRDefault="00777549" w:rsidP="00777549">
      <w:pPr>
        <w:rPr>
          <w:b/>
        </w:rPr>
      </w:pPr>
      <w:r w:rsidRPr="004D1512">
        <w:rPr>
          <w:b/>
        </w:rPr>
        <w:t>Write a simple Python program that prints "Hello, World!" to the console. Explain the basic syntax elements used in the program.</w:t>
      </w:r>
    </w:p>
    <w:p w:rsidR="007A2FBD" w:rsidRDefault="007A2FBD" w:rsidP="000D0BA4">
      <w:pPr>
        <w:jc w:val="center"/>
      </w:pPr>
      <w:proofErr w:type="gramStart"/>
      <w:r>
        <w:t>Print(</w:t>
      </w:r>
      <w:proofErr w:type="gramEnd"/>
      <w:r>
        <w:t>“Hello World!”)</w:t>
      </w:r>
    </w:p>
    <w:p w:rsidR="007A2FBD" w:rsidRDefault="007A2FBD" w:rsidP="000D0BA4">
      <w:pPr>
        <w:jc w:val="center"/>
      </w:pPr>
      <w:r>
        <w:rPr>
          <w:noProof/>
        </w:rPr>
        <w:drawing>
          <wp:inline distT="0" distB="0" distL="0" distR="0" wp14:anchorId="4435D6B5" wp14:editId="33BC6439">
            <wp:extent cx="2352675" cy="8096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2675" cy="809625"/>
                    </a:xfrm>
                    <a:prstGeom prst="rect">
                      <a:avLst/>
                    </a:prstGeom>
                  </pic:spPr>
                </pic:pic>
              </a:graphicData>
            </a:graphic>
          </wp:inline>
        </w:drawing>
      </w:r>
    </w:p>
    <w:p w:rsidR="007A2FBD" w:rsidRDefault="007A2FBD" w:rsidP="000D0BA4">
      <w:pPr>
        <w:jc w:val="center"/>
      </w:pPr>
      <w:r>
        <w:t xml:space="preserve">I set “Hello World!” as a parameter on the </w:t>
      </w:r>
      <w:proofErr w:type="gramStart"/>
      <w:r>
        <w:t>print(</w:t>
      </w:r>
      <w:proofErr w:type="gramEnd"/>
      <w:r>
        <w:t>)</w:t>
      </w:r>
      <w:r w:rsidR="0094613E">
        <w:t>, a python</w:t>
      </w:r>
      <w:r>
        <w:t xml:space="preserve"> function which takes the text and prints it out to the console. The following is the result:</w:t>
      </w:r>
    </w:p>
    <w:p w:rsidR="007A2FBD" w:rsidRPr="00777549" w:rsidRDefault="007A2FBD" w:rsidP="000D0BA4">
      <w:pPr>
        <w:jc w:val="center"/>
      </w:pPr>
      <w:r>
        <w:rPr>
          <w:noProof/>
        </w:rPr>
        <w:drawing>
          <wp:inline distT="0" distB="0" distL="0" distR="0" wp14:anchorId="14228021" wp14:editId="121FF8BB">
            <wp:extent cx="3009900" cy="1190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09900" cy="1190625"/>
                    </a:xfrm>
                    <a:prstGeom prst="rect">
                      <a:avLst/>
                    </a:prstGeom>
                  </pic:spPr>
                </pic:pic>
              </a:graphicData>
            </a:graphic>
          </wp:inline>
        </w:drawing>
      </w:r>
    </w:p>
    <w:p w:rsidR="00777549" w:rsidRPr="00777549" w:rsidRDefault="00777549" w:rsidP="000D0BA4">
      <w:pPr>
        <w:jc w:val="center"/>
      </w:pPr>
      <w:r w:rsidRPr="00777549">
        <w:t>Data Types and Variables:</w:t>
      </w:r>
    </w:p>
    <w:p w:rsidR="00777549" w:rsidRDefault="00777549" w:rsidP="000D0BA4">
      <w:pPr>
        <w:jc w:val="center"/>
      </w:pPr>
      <w:r w:rsidRPr="00777549">
        <w:t>List and describe the basic data types in Python. Write a short script that demonstrates how to create and use variables of different data types.</w:t>
      </w:r>
    </w:p>
    <w:p w:rsidR="008A0CB1" w:rsidRDefault="008A0CB1" w:rsidP="000D0BA4">
      <w:pPr>
        <w:jc w:val="center"/>
      </w:pPr>
      <w:r w:rsidRPr="008A0CB1">
        <w:rPr>
          <w:b/>
        </w:rPr>
        <w:t>Integers (</w:t>
      </w:r>
      <w:proofErr w:type="spellStart"/>
      <w:r w:rsidRPr="008A0CB1">
        <w:rPr>
          <w:b/>
        </w:rPr>
        <w:t>int</w:t>
      </w:r>
      <w:proofErr w:type="spellEnd"/>
      <w:r w:rsidRPr="008A0CB1">
        <w:rPr>
          <w:b/>
        </w:rPr>
        <w:t>):</w:t>
      </w:r>
      <w:r>
        <w:t xml:space="preserve"> Whole numbers without a fractional component. Examples: 5, -3, 42.</w:t>
      </w:r>
    </w:p>
    <w:p w:rsidR="008A0CB1" w:rsidRDefault="008A0CB1" w:rsidP="000D0BA4">
      <w:pPr>
        <w:jc w:val="center"/>
      </w:pPr>
      <w:r w:rsidRPr="008A0CB1">
        <w:rPr>
          <w:b/>
        </w:rPr>
        <w:t>Floating-point numbers (float):</w:t>
      </w:r>
      <w:r>
        <w:t xml:space="preserve"> Numbers that contain a decimal point or are in exponential (scientific) notation. Examples: 3.14, -0.001, 2.5e6.</w:t>
      </w:r>
    </w:p>
    <w:p w:rsidR="008A0CB1" w:rsidRDefault="008A0CB1" w:rsidP="000D0BA4">
      <w:pPr>
        <w:jc w:val="center"/>
      </w:pPr>
      <w:r w:rsidRPr="008A0CB1">
        <w:rPr>
          <w:b/>
        </w:rPr>
        <w:t>Strings (</w:t>
      </w:r>
      <w:proofErr w:type="spellStart"/>
      <w:proofErr w:type="gramStart"/>
      <w:r w:rsidRPr="008A0CB1">
        <w:rPr>
          <w:b/>
        </w:rPr>
        <w:t>str</w:t>
      </w:r>
      <w:proofErr w:type="spellEnd"/>
      <w:proofErr w:type="gramEnd"/>
      <w:r w:rsidRPr="008A0CB1">
        <w:rPr>
          <w:b/>
        </w:rPr>
        <w:t>):</w:t>
      </w:r>
      <w:r>
        <w:t xml:space="preserve"> Sequences of characters used to represent text. Strings are enclosed in single (') or double (") quotes. Examples: 'hello', "Python".</w:t>
      </w:r>
    </w:p>
    <w:p w:rsidR="008A0CB1" w:rsidRDefault="008A0CB1" w:rsidP="000D0BA4">
      <w:pPr>
        <w:jc w:val="center"/>
      </w:pPr>
      <w:r w:rsidRPr="008A0CB1">
        <w:rPr>
          <w:b/>
        </w:rPr>
        <w:t>Booleans (bool):</w:t>
      </w:r>
      <w:r>
        <w:t xml:space="preserve"> Logical values indicating True or False.</w:t>
      </w:r>
    </w:p>
    <w:p w:rsidR="008A0CB1" w:rsidRDefault="008A0CB1" w:rsidP="000D0BA4">
      <w:pPr>
        <w:jc w:val="center"/>
      </w:pPr>
      <w:r w:rsidRPr="008A0CB1">
        <w:rPr>
          <w:b/>
        </w:rPr>
        <w:t>Lists (list):</w:t>
      </w:r>
      <w:r>
        <w:t xml:space="preserve"> Ordered, mutable collections of items, which can be of any data type. Lists are defined by square brackets ([]). Examples: [1, 2, 3], ['apple', 'banana', 'cherry'].</w:t>
      </w:r>
    </w:p>
    <w:p w:rsidR="008A0CB1" w:rsidRDefault="008A0CB1" w:rsidP="000D0BA4">
      <w:pPr>
        <w:jc w:val="center"/>
      </w:pPr>
      <w:r w:rsidRPr="008A0CB1">
        <w:rPr>
          <w:b/>
        </w:rPr>
        <w:t>Tuples (tuple):</w:t>
      </w:r>
      <w:r>
        <w:t xml:space="preserve"> Ordered, immutable collections of items. Tuples are defined by parentheses (()). Examples: (1, 2, 3), ('a', 'b', 'c').</w:t>
      </w:r>
    </w:p>
    <w:p w:rsidR="008A0CB1" w:rsidRDefault="008A0CB1" w:rsidP="000D0BA4">
      <w:pPr>
        <w:jc w:val="center"/>
      </w:pPr>
      <w:r w:rsidRPr="008A0CB1">
        <w:rPr>
          <w:b/>
        </w:rPr>
        <w:t>Dictionaries (</w:t>
      </w:r>
      <w:proofErr w:type="spellStart"/>
      <w:r w:rsidRPr="008A0CB1">
        <w:rPr>
          <w:b/>
        </w:rPr>
        <w:t>dict</w:t>
      </w:r>
      <w:proofErr w:type="spellEnd"/>
      <w:r w:rsidRPr="008A0CB1">
        <w:rPr>
          <w:b/>
        </w:rPr>
        <w:t>):</w:t>
      </w:r>
      <w:r>
        <w:t xml:space="preserve"> Collections of key-value pairs. Keys are unique and typically strings or integers, while values can be of any data type. Dictionaries are defined by curly braces ({}). Examples: {'name': 'Alice', 'age': 25}, {1: 'one', 2: 'two'}.</w:t>
      </w:r>
    </w:p>
    <w:p w:rsidR="008A0CB1" w:rsidRDefault="008A0CB1" w:rsidP="000D0BA4">
      <w:pPr>
        <w:jc w:val="center"/>
      </w:pPr>
      <w:r w:rsidRPr="008A0CB1">
        <w:rPr>
          <w:b/>
        </w:rPr>
        <w:t>Sets (set):</w:t>
      </w:r>
      <w:r>
        <w:t xml:space="preserve"> Unordered collections of unique items. Sets are defined by curly braces ({}) or the </w:t>
      </w:r>
      <w:proofErr w:type="gramStart"/>
      <w:r>
        <w:t>set(</w:t>
      </w:r>
      <w:proofErr w:type="gramEnd"/>
      <w:r>
        <w:t xml:space="preserve">) function. Examples: {1, 2, 3}, </w:t>
      </w:r>
      <w:proofErr w:type="gramStart"/>
      <w:r>
        <w:t>set(</w:t>
      </w:r>
      <w:proofErr w:type="gramEnd"/>
      <w:r>
        <w:t>['a', 'b', 'c']).</w:t>
      </w:r>
    </w:p>
    <w:p w:rsidR="008A0CB1" w:rsidRDefault="008A0CB1" w:rsidP="000D0BA4">
      <w:pPr>
        <w:jc w:val="center"/>
      </w:pPr>
      <w:proofErr w:type="spellStart"/>
      <w:r w:rsidRPr="008A0CB1">
        <w:rPr>
          <w:b/>
        </w:rPr>
        <w:lastRenderedPageBreak/>
        <w:t>NoneType</w:t>
      </w:r>
      <w:proofErr w:type="spellEnd"/>
      <w:r w:rsidRPr="008A0CB1">
        <w:rPr>
          <w:b/>
        </w:rPr>
        <w:t xml:space="preserve"> (None)</w:t>
      </w:r>
      <w:r>
        <w:t>: A special data type that represents the absence of a value. Only one value of this type exists: None.</w:t>
      </w:r>
    </w:p>
    <w:p w:rsidR="008A0CB1" w:rsidRDefault="008A0CB1" w:rsidP="000D0BA4">
      <w:pPr>
        <w:jc w:val="center"/>
      </w:pPr>
    </w:p>
    <w:p w:rsidR="008A0CB1" w:rsidRDefault="008A0CB1" w:rsidP="000D0BA4">
      <w:pPr>
        <w:jc w:val="center"/>
      </w:pPr>
      <w:r>
        <w:t>Script:</w:t>
      </w:r>
    </w:p>
    <w:p w:rsidR="008A0CB1" w:rsidRDefault="008A0CB1" w:rsidP="000D0BA4">
      <w:pPr>
        <w:jc w:val="center"/>
      </w:pPr>
      <w:r>
        <w:rPr>
          <w:noProof/>
        </w:rPr>
        <w:drawing>
          <wp:inline distT="0" distB="0" distL="0" distR="0" wp14:anchorId="3F840F41" wp14:editId="585AFA06">
            <wp:extent cx="3695700" cy="4057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95700" cy="4057650"/>
                    </a:xfrm>
                    <a:prstGeom prst="rect">
                      <a:avLst/>
                    </a:prstGeom>
                  </pic:spPr>
                </pic:pic>
              </a:graphicData>
            </a:graphic>
          </wp:inline>
        </w:drawing>
      </w:r>
    </w:p>
    <w:p w:rsidR="008A0CB1" w:rsidRDefault="008A0CB1" w:rsidP="000D0BA4">
      <w:pPr>
        <w:jc w:val="center"/>
      </w:pPr>
      <w:r>
        <w:t>Output:</w:t>
      </w:r>
    </w:p>
    <w:p w:rsidR="008A0CB1" w:rsidRPr="00777549" w:rsidRDefault="008A0CB1" w:rsidP="000D0BA4">
      <w:pPr>
        <w:jc w:val="center"/>
      </w:pPr>
      <w:r>
        <w:rPr>
          <w:noProof/>
        </w:rPr>
        <w:lastRenderedPageBreak/>
        <w:drawing>
          <wp:inline distT="0" distB="0" distL="0" distR="0" wp14:anchorId="0893A498" wp14:editId="6625DFFC">
            <wp:extent cx="2943225" cy="27908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43225" cy="2790825"/>
                    </a:xfrm>
                    <a:prstGeom prst="rect">
                      <a:avLst/>
                    </a:prstGeom>
                  </pic:spPr>
                </pic:pic>
              </a:graphicData>
            </a:graphic>
          </wp:inline>
        </w:drawing>
      </w:r>
    </w:p>
    <w:p w:rsidR="00777549" w:rsidRPr="00777549" w:rsidRDefault="00777549" w:rsidP="00777549">
      <w:r w:rsidRPr="00777549">
        <w:t>Control Structures:</w:t>
      </w:r>
    </w:p>
    <w:p w:rsidR="00777549" w:rsidRPr="00987F6C" w:rsidRDefault="00777549" w:rsidP="00777549">
      <w:pPr>
        <w:rPr>
          <w:b/>
        </w:rPr>
      </w:pPr>
      <w:r w:rsidRPr="00987F6C">
        <w:rPr>
          <w:b/>
        </w:rPr>
        <w:t xml:space="preserve">Explain the use of conditional statements and loops in Python. Provide examples of an if-else statement and </w:t>
      </w:r>
      <w:proofErr w:type="gramStart"/>
      <w:r w:rsidRPr="00987F6C">
        <w:rPr>
          <w:b/>
        </w:rPr>
        <w:t>a for</w:t>
      </w:r>
      <w:proofErr w:type="gramEnd"/>
      <w:r w:rsidRPr="00987F6C">
        <w:rPr>
          <w:b/>
        </w:rPr>
        <w:t> loop.</w:t>
      </w:r>
    </w:p>
    <w:p w:rsidR="00987F6C" w:rsidRDefault="00987F6C" w:rsidP="00777549">
      <w:r w:rsidRPr="00987F6C">
        <w:t xml:space="preserve">Conditional statements in Python allow you to execute different blocks of code based on certain conditions. The primary conditional statements in Python are if, </w:t>
      </w:r>
      <w:proofErr w:type="spellStart"/>
      <w:r w:rsidRPr="00987F6C">
        <w:t>elif</w:t>
      </w:r>
      <w:proofErr w:type="spellEnd"/>
      <w:r w:rsidRPr="00987F6C">
        <w:t>, and else.</w:t>
      </w:r>
    </w:p>
    <w:p w:rsidR="00987F6C" w:rsidRPr="00396352" w:rsidRDefault="00987F6C" w:rsidP="00987F6C">
      <w:pPr>
        <w:rPr>
          <w:b/>
        </w:rPr>
      </w:pPr>
      <w:r w:rsidRPr="00396352">
        <w:rPr>
          <w:b/>
        </w:rPr>
        <w:t>If-Else Statement</w:t>
      </w:r>
    </w:p>
    <w:p w:rsidR="00987F6C" w:rsidRDefault="00987F6C" w:rsidP="00987F6C">
      <w:proofErr w:type="gramStart"/>
      <w:r>
        <w:t>The if</w:t>
      </w:r>
      <w:proofErr w:type="gramEnd"/>
      <w:r>
        <w:t xml:space="preserve"> statement evaluates a condition. If the condition is true, the code block following </w:t>
      </w:r>
      <w:proofErr w:type="gramStart"/>
      <w:r>
        <w:t>the if</w:t>
      </w:r>
      <w:proofErr w:type="gramEnd"/>
      <w:r>
        <w:t xml:space="preserve"> statement is executed. The else statement follows </w:t>
      </w:r>
      <w:proofErr w:type="gramStart"/>
      <w:r>
        <w:t>an if</w:t>
      </w:r>
      <w:proofErr w:type="gramEnd"/>
      <w:r>
        <w:t xml:space="preserve"> statement and is executed if the condition in the if statement is false.</w:t>
      </w:r>
    </w:p>
    <w:p w:rsidR="00987F6C" w:rsidRDefault="00987F6C" w:rsidP="00987F6C">
      <w:r w:rsidRPr="00987F6C">
        <w:t>Here is an example of an if-else statement:</w:t>
      </w:r>
    </w:p>
    <w:p w:rsidR="00987F6C" w:rsidRDefault="00987F6C" w:rsidP="00987F6C">
      <w:proofErr w:type="gramStart"/>
      <w:r>
        <w:t>age</w:t>
      </w:r>
      <w:proofErr w:type="gramEnd"/>
      <w:r>
        <w:t xml:space="preserve"> = 18</w:t>
      </w:r>
    </w:p>
    <w:p w:rsidR="00987F6C" w:rsidRDefault="00987F6C" w:rsidP="00987F6C"/>
    <w:p w:rsidR="00987F6C" w:rsidRDefault="00987F6C" w:rsidP="00987F6C">
      <w:proofErr w:type="gramStart"/>
      <w:r>
        <w:t>if</w:t>
      </w:r>
      <w:proofErr w:type="gramEnd"/>
      <w:r>
        <w:t xml:space="preserve"> age &gt;= 18:</w:t>
      </w:r>
    </w:p>
    <w:p w:rsidR="00987F6C" w:rsidRDefault="00987F6C" w:rsidP="00987F6C">
      <w:r>
        <w:t xml:space="preserve">    </w:t>
      </w:r>
      <w:proofErr w:type="gramStart"/>
      <w:r>
        <w:t>print(</w:t>
      </w:r>
      <w:proofErr w:type="gramEnd"/>
      <w:r>
        <w:t>"You are an adult.")</w:t>
      </w:r>
    </w:p>
    <w:p w:rsidR="00987F6C" w:rsidRDefault="00987F6C" w:rsidP="00987F6C">
      <w:proofErr w:type="gramStart"/>
      <w:r>
        <w:t>else</w:t>
      </w:r>
      <w:proofErr w:type="gramEnd"/>
      <w:r>
        <w:t>:</w:t>
      </w:r>
    </w:p>
    <w:p w:rsidR="00987F6C" w:rsidRDefault="00987F6C" w:rsidP="00987F6C">
      <w:r>
        <w:t xml:space="preserve">    </w:t>
      </w:r>
      <w:proofErr w:type="gramStart"/>
      <w:r>
        <w:t>print(</w:t>
      </w:r>
      <w:proofErr w:type="gramEnd"/>
      <w:r>
        <w:t>"You are a minor.")</w:t>
      </w:r>
    </w:p>
    <w:p w:rsidR="00987F6C" w:rsidRDefault="00987F6C" w:rsidP="00987F6C"/>
    <w:p w:rsidR="00B3267A" w:rsidRDefault="00B3267A" w:rsidP="00B3267A">
      <w:r>
        <w:t>In this example:</w:t>
      </w:r>
    </w:p>
    <w:p w:rsidR="00B3267A" w:rsidRDefault="00B3267A" w:rsidP="00B3267A"/>
    <w:p w:rsidR="00B3267A" w:rsidRDefault="00B3267A" w:rsidP="00B3267A">
      <w:r>
        <w:t>If age is 18 or older, the program prints "You are an adult."</w:t>
      </w:r>
    </w:p>
    <w:p w:rsidR="00987F6C" w:rsidRDefault="00B3267A" w:rsidP="00B3267A">
      <w:r>
        <w:lastRenderedPageBreak/>
        <w:t>Otherwise, it prints "You are a minor."</w:t>
      </w:r>
    </w:p>
    <w:p w:rsidR="00B3267A" w:rsidRPr="00396352" w:rsidRDefault="00396352" w:rsidP="00B3267A">
      <w:pPr>
        <w:rPr>
          <w:b/>
        </w:rPr>
      </w:pPr>
      <w:r w:rsidRPr="00396352">
        <w:rPr>
          <w:b/>
        </w:rPr>
        <w:t>Else if</w:t>
      </w:r>
      <w:r>
        <w:rPr>
          <w:b/>
        </w:rPr>
        <w:t xml:space="preserve"> in python</w:t>
      </w:r>
    </w:p>
    <w:p w:rsidR="00B3267A" w:rsidRDefault="00B3267A" w:rsidP="00B3267A">
      <w:r w:rsidRPr="00B3267A">
        <w:t xml:space="preserve">You can also include multiple conditions using </w:t>
      </w:r>
      <w:proofErr w:type="spellStart"/>
      <w:r w:rsidRPr="00B3267A">
        <w:t>elif</w:t>
      </w:r>
      <w:proofErr w:type="spellEnd"/>
      <w:r w:rsidRPr="00B3267A">
        <w:t xml:space="preserve"> (short for else if):</w:t>
      </w:r>
    </w:p>
    <w:p w:rsidR="00B3267A" w:rsidRDefault="00B3267A" w:rsidP="00B3267A"/>
    <w:p w:rsidR="00E130A5" w:rsidRDefault="00E130A5" w:rsidP="00E130A5">
      <w:proofErr w:type="gramStart"/>
      <w:r>
        <w:t>score</w:t>
      </w:r>
      <w:proofErr w:type="gramEnd"/>
      <w:r>
        <w:t xml:space="preserve"> = 85</w:t>
      </w:r>
    </w:p>
    <w:p w:rsidR="00E130A5" w:rsidRDefault="00E130A5" w:rsidP="00E130A5"/>
    <w:p w:rsidR="00E130A5" w:rsidRDefault="00E130A5" w:rsidP="00E130A5">
      <w:proofErr w:type="gramStart"/>
      <w:r>
        <w:t>if</w:t>
      </w:r>
      <w:proofErr w:type="gramEnd"/>
      <w:r>
        <w:t xml:space="preserve"> score &gt;= 90:</w:t>
      </w:r>
    </w:p>
    <w:p w:rsidR="00E130A5" w:rsidRDefault="00E130A5" w:rsidP="00E130A5">
      <w:r>
        <w:t xml:space="preserve">    </w:t>
      </w:r>
      <w:proofErr w:type="gramStart"/>
      <w:r>
        <w:t>print(</w:t>
      </w:r>
      <w:proofErr w:type="gramEnd"/>
      <w:r>
        <w:t>"Grade: A")</w:t>
      </w:r>
    </w:p>
    <w:p w:rsidR="00E130A5" w:rsidRDefault="00E130A5" w:rsidP="00E130A5">
      <w:proofErr w:type="spellStart"/>
      <w:proofErr w:type="gramStart"/>
      <w:r>
        <w:t>elif</w:t>
      </w:r>
      <w:proofErr w:type="spellEnd"/>
      <w:proofErr w:type="gramEnd"/>
      <w:r>
        <w:t xml:space="preserve"> score &gt;= 80:</w:t>
      </w:r>
    </w:p>
    <w:p w:rsidR="00E130A5" w:rsidRDefault="00E130A5" w:rsidP="00E130A5">
      <w:r>
        <w:t xml:space="preserve">    </w:t>
      </w:r>
      <w:proofErr w:type="gramStart"/>
      <w:r>
        <w:t>print(</w:t>
      </w:r>
      <w:proofErr w:type="gramEnd"/>
      <w:r>
        <w:t>"Grade: B")</w:t>
      </w:r>
    </w:p>
    <w:p w:rsidR="00E130A5" w:rsidRDefault="00E130A5" w:rsidP="00E130A5">
      <w:proofErr w:type="spellStart"/>
      <w:proofErr w:type="gramStart"/>
      <w:r>
        <w:t>elif</w:t>
      </w:r>
      <w:proofErr w:type="spellEnd"/>
      <w:proofErr w:type="gramEnd"/>
      <w:r>
        <w:t xml:space="preserve"> score &gt;= 70:</w:t>
      </w:r>
    </w:p>
    <w:p w:rsidR="00E130A5" w:rsidRDefault="00E130A5" w:rsidP="00E130A5">
      <w:r>
        <w:t xml:space="preserve">    </w:t>
      </w:r>
      <w:proofErr w:type="gramStart"/>
      <w:r>
        <w:t>print(</w:t>
      </w:r>
      <w:proofErr w:type="gramEnd"/>
      <w:r>
        <w:t>"Grade: C")</w:t>
      </w:r>
    </w:p>
    <w:p w:rsidR="00E130A5" w:rsidRDefault="00E130A5" w:rsidP="00E130A5">
      <w:proofErr w:type="gramStart"/>
      <w:r>
        <w:t>else</w:t>
      </w:r>
      <w:proofErr w:type="gramEnd"/>
      <w:r>
        <w:t>:</w:t>
      </w:r>
    </w:p>
    <w:p w:rsidR="00E130A5" w:rsidRDefault="00E130A5" w:rsidP="00E130A5">
      <w:r>
        <w:t xml:space="preserve">    </w:t>
      </w:r>
      <w:proofErr w:type="gramStart"/>
      <w:r>
        <w:t>print(</w:t>
      </w:r>
      <w:proofErr w:type="gramEnd"/>
      <w:r>
        <w:t>"Grade: F")</w:t>
      </w:r>
    </w:p>
    <w:p w:rsidR="007F29C8" w:rsidRDefault="007F29C8" w:rsidP="00E130A5"/>
    <w:p w:rsidR="007F29C8" w:rsidRDefault="007F29C8" w:rsidP="00E130A5"/>
    <w:p w:rsidR="007F29C8" w:rsidRDefault="007F29C8" w:rsidP="00E130A5">
      <w:pPr>
        <w:rPr>
          <w:b/>
        </w:rPr>
      </w:pPr>
      <w:r>
        <w:rPr>
          <w:b/>
        </w:rPr>
        <w:t>F</w:t>
      </w:r>
      <w:r w:rsidRPr="007F29C8">
        <w:rPr>
          <w:b/>
        </w:rPr>
        <w:t>or loop</w:t>
      </w:r>
      <w:r>
        <w:rPr>
          <w:b/>
        </w:rPr>
        <w:t xml:space="preserve"> in python</w:t>
      </w:r>
    </w:p>
    <w:p w:rsidR="007F29C8" w:rsidRPr="007F29C8" w:rsidRDefault="007F29C8" w:rsidP="00E130A5">
      <w:r w:rsidRPr="007F29C8">
        <w:t>A for loop is used to iterate over a sequence (like a list, tuple, dictionary, set, or string). The loop iterates over each item in the sequence, allowing you to perform operations with each item.</w:t>
      </w:r>
    </w:p>
    <w:p w:rsidR="007F29C8" w:rsidRDefault="007F29C8" w:rsidP="007F29C8">
      <w:proofErr w:type="gramStart"/>
      <w:r>
        <w:t>fruits</w:t>
      </w:r>
      <w:proofErr w:type="gramEnd"/>
      <w:r>
        <w:t xml:space="preserve"> = ["apple", "banana", "cherry"]</w:t>
      </w:r>
    </w:p>
    <w:p w:rsidR="007F29C8" w:rsidRDefault="007F29C8" w:rsidP="007F29C8"/>
    <w:p w:rsidR="007F29C8" w:rsidRDefault="007F29C8" w:rsidP="007F29C8">
      <w:proofErr w:type="gramStart"/>
      <w:r>
        <w:t>for</w:t>
      </w:r>
      <w:proofErr w:type="gramEnd"/>
      <w:r>
        <w:t xml:space="preserve"> fruit in fruits:</w:t>
      </w:r>
    </w:p>
    <w:p w:rsidR="007F29C8" w:rsidRDefault="007F29C8" w:rsidP="007F29C8">
      <w:r>
        <w:t xml:space="preserve">    </w:t>
      </w:r>
      <w:proofErr w:type="gramStart"/>
      <w:r>
        <w:t>print(</w:t>
      </w:r>
      <w:proofErr w:type="gramEnd"/>
      <w:r>
        <w:t>fruit)</w:t>
      </w:r>
    </w:p>
    <w:p w:rsidR="00E130A5" w:rsidRDefault="00E130A5" w:rsidP="00E130A5"/>
    <w:p w:rsidR="00E130A5" w:rsidRPr="00987F6C" w:rsidRDefault="00E130A5" w:rsidP="00E130A5"/>
    <w:p w:rsidR="00777549" w:rsidRPr="00B83516" w:rsidRDefault="00777549" w:rsidP="00777549">
      <w:pPr>
        <w:rPr>
          <w:b/>
        </w:rPr>
      </w:pPr>
      <w:r w:rsidRPr="00B83516">
        <w:rPr>
          <w:b/>
        </w:rPr>
        <w:t>Functions in Python:</w:t>
      </w:r>
    </w:p>
    <w:p w:rsidR="00777549" w:rsidRPr="00B83516" w:rsidRDefault="00777549" w:rsidP="00777549">
      <w:pPr>
        <w:rPr>
          <w:b/>
        </w:rPr>
      </w:pPr>
      <w:r w:rsidRPr="00B83516">
        <w:rPr>
          <w:b/>
        </w:rPr>
        <w:t>What are functions in Python, and why are they useful? Write a Python function that takes two arguments and returns their sum. Include an example of how to call this function.</w:t>
      </w:r>
    </w:p>
    <w:p w:rsidR="00B83516" w:rsidRDefault="00B83516" w:rsidP="00AE008C">
      <w:pPr>
        <w:ind w:left="720"/>
      </w:pPr>
      <w:r>
        <w:t xml:space="preserve">Functions in Python are blocks of reusable code designed to perform a specific task. They help in organizing code, making it more readable, and reducing redundancy. Functions can take inputs, </w:t>
      </w:r>
      <w:r>
        <w:lastRenderedPageBreak/>
        <w:t>called arguments, and return outputs, making them versatile tools for a wide range of operations.</w:t>
      </w:r>
    </w:p>
    <w:p w:rsidR="00B83516" w:rsidRDefault="00B83516" w:rsidP="00AE008C">
      <w:pPr>
        <w:ind w:left="720"/>
      </w:pPr>
    </w:p>
    <w:p w:rsidR="00B83516" w:rsidRPr="00280E6B" w:rsidRDefault="00B83516" w:rsidP="00AE008C">
      <w:pPr>
        <w:ind w:left="720"/>
        <w:rPr>
          <w:b/>
        </w:rPr>
      </w:pPr>
      <w:r w:rsidRPr="00280E6B">
        <w:rPr>
          <w:b/>
        </w:rPr>
        <w:t>Defining a Function in Python</w:t>
      </w:r>
    </w:p>
    <w:p w:rsidR="00B83516" w:rsidRDefault="00B83516" w:rsidP="00AE008C">
      <w:pPr>
        <w:ind w:left="720"/>
      </w:pPr>
      <w:r>
        <w:t xml:space="preserve">To define a function in Python, you use the </w:t>
      </w:r>
      <w:proofErr w:type="spellStart"/>
      <w:r>
        <w:t>def</w:t>
      </w:r>
      <w:proofErr w:type="spellEnd"/>
      <w:r>
        <w:t xml:space="preserve"> keyword followed by the function name and parentheses containing any parameters. Here’s an example:</w:t>
      </w:r>
    </w:p>
    <w:p w:rsidR="00B83516" w:rsidRDefault="00B83516" w:rsidP="00AE008C">
      <w:pPr>
        <w:ind w:left="720"/>
      </w:pPr>
    </w:p>
    <w:p w:rsidR="00B83516" w:rsidRDefault="00B83516" w:rsidP="00AE008C">
      <w:pPr>
        <w:ind w:left="720"/>
      </w:pPr>
      <w:proofErr w:type="spellStart"/>
      <w:proofErr w:type="gramStart"/>
      <w:r>
        <w:t>def</w:t>
      </w:r>
      <w:proofErr w:type="spellEnd"/>
      <w:proofErr w:type="gramEnd"/>
      <w:r>
        <w:t xml:space="preserve"> </w:t>
      </w:r>
      <w:proofErr w:type="spellStart"/>
      <w:r>
        <w:t>add_numbers</w:t>
      </w:r>
      <w:proofErr w:type="spellEnd"/>
      <w:r>
        <w:t>(a, b):</w:t>
      </w:r>
    </w:p>
    <w:p w:rsidR="00B83516" w:rsidRDefault="00B83516" w:rsidP="00AE008C">
      <w:pPr>
        <w:ind w:left="720"/>
      </w:pPr>
      <w:r>
        <w:t xml:space="preserve">    """</w:t>
      </w:r>
    </w:p>
    <w:p w:rsidR="00B83516" w:rsidRDefault="00B83516" w:rsidP="00AE008C">
      <w:pPr>
        <w:ind w:left="720"/>
      </w:pPr>
      <w:r>
        <w:t xml:space="preserve">    This function takes two arguments, a and b,</w:t>
      </w:r>
    </w:p>
    <w:p w:rsidR="00B83516" w:rsidRDefault="00B83516" w:rsidP="00AE008C">
      <w:pPr>
        <w:ind w:left="720"/>
      </w:pPr>
      <w:r>
        <w:t xml:space="preserve">    </w:t>
      </w:r>
      <w:proofErr w:type="gramStart"/>
      <w:r>
        <w:t>and</w:t>
      </w:r>
      <w:proofErr w:type="gramEnd"/>
      <w:r>
        <w:t xml:space="preserve"> returns their sum.</w:t>
      </w:r>
    </w:p>
    <w:p w:rsidR="00B83516" w:rsidRDefault="00B83516" w:rsidP="00AE008C">
      <w:pPr>
        <w:ind w:left="720"/>
      </w:pPr>
      <w:r>
        <w:t xml:space="preserve">    """</w:t>
      </w:r>
    </w:p>
    <w:p w:rsidR="00B83516" w:rsidRDefault="00B83516" w:rsidP="00AE008C">
      <w:pPr>
        <w:ind w:left="720"/>
      </w:pPr>
      <w:r>
        <w:t xml:space="preserve">    </w:t>
      </w:r>
      <w:proofErr w:type="gramStart"/>
      <w:r>
        <w:t>return</w:t>
      </w:r>
      <w:proofErr w:type="gramEnd"/>
      <w:r>
        <w:t xml:space="preserve"> a + b</w:t>
      </w:r>
    </w:p>
    <w:p w:rsidR="00B83516" w:rsidRDefault="00B83516" w:rsidP="00AE008C">
      <w:pPr>
        <w:ind w:left="720"/>
      </w:pPr>
    </w:p>
    <w:p w:rsidR="00B83516" w:rsidRDefault="00B83516" w:rsidP="00AE008C">
      <w:pPr>
        <w:ind w:left="720"/>
      </w:pPr>
    </w:p>
    <w:p w:rsidR="00434B3A" w:rsidRDefault="00434B3A" w:rsidP="00AE008C">
      <w:pPr>
        <w:ind w:left="720"/>
        <w:rPr>
          <w:b/>
        </w:rPr>
      </w:pPr>
      <w:r w:rsidRPr="00434B3A">
        <w:rPr>
          <w:b/>
        </w:rPr>
        <w:t>Example of How to Call the Function</w:t>
      </w:r>
    </w:p>
    <w:p w:rsidR="000B19D8" w:rsidRDefault="000B19D8" w:rsidP="00AE008C">
      <w:pPr>
        <w:ind w:left="720"/>
      </w:pPr>
      <w:r>
        <w:t xml:space="preserve"># </w:t>
      </w:r>
      <w:proofErr w:type="gramStart"/>
      <w:r>
        <w:t>Calling</w:t>
      </w:r>
      <w:proofErr w:type="gramEnd"/>
      <w:r>
        <w:t xml:space="preserve"> the function with arguments 3 and 5</w:t>
      </w:r>
    </w:p>
    <w:p w:rsidR="000B19D8" w:rsidRDefault="000B19D8" w:rsidP="00AE008C">
      <w:pPr>
        <w:ind w:left="720"/>
      </w:pPr>
      <w:proofErr w:type="gramStart"/>
      <w:r>
        <w:t>result</w:t>
      </w:r>
      <w:proofErr w:type="gramEnd"/>
      <w:r>
        <w:t xml:space="preserve"> = </w:t>
      </w:r>
      <w:proofErr w:type="spellStart"/>
      <w:r>
        <w:t>add_numbers</w:t>
      </w:r>
      <w:proofErr w:type="spellEnd"/>
      <w:r>
        <w:t>(3, 5)</w:t>
      </w:r>
    </w:p>
    <w:p w:rsidR="000B19D8" w:rsidRDefault="000B19D8" w:rsidP="00AE008C">
      <w:pPr>
        <w:ind w:left="720"/>
      </w:pPr>
      <w:proofErr w:type="gramStart"/>
      <w:r>
        <w:t>print(</w:t>
      </w:r>
      <w:proofErr w:type="gramEnd"/>
      <w:r>
        <w:t>result)  # Output: 8</w:t>
      </w:r>
    </w:p>
    <w:p w:rsidR="006835E5" w:rsidRDefault="006835E5" w:rsidP="00AE008C">
      <w:pPr>
        <w:ind w:left="720"/>
      </w:pPr>
    </w:p>
    <w:p w:rsidR="00AE008C" w:rsidRPr="00AE008C" w:rsidRDefault="00AE008C" w:rsidP="00AE008C">
      <w:pPr>
        <w:ind w:left="720"/>
        <w:rPr>
          <w:b/>
        </w:rPr>
      </w:pPr>
      <w:r w:rsidRPr="00AE008C">
        <w:rPr>
          <w:b/>
        </w:rPr>
        <w:t>Full Example</w:t>
      </w:r>
    </w:p>
    <w:p w:rsidR="00AE008C" w:rsidRDefault="00AE008C" w:rsidP="00AE008C">
      <w:pPr>
        <w:ind w:left="720"/>
      </w:pPr>
      <w:r>
        <w:t>Here’s the complete code including the function definition and an example call:</w:t>
      </w:r>
    </w:p>
    <w:p w:rsidR="00AE008C" w:rsidRDefault="00AE008C" w:rsidP="00AE008C">
      <w:pPr>
        <w:ind w:left="720"/>
      </w:pPr>
      <w:r>
        <w:t xml:space="preserve"># </w:t>
      </w:r>
      <w:proofErr w:type="gramStart"/>
      <w:r>
        <w:t>Defining</w:t>
      </w:r>
      <w:proofErr w:type="gramEnd"/>
      <w:r>
        <w:t xml:space="preserve"> the function</w:t>
      </w:r>
    </w:p>
    <w:p w:rsidR="00AE008C" w:rsidRDefault="00AE008C" w:rsidP="00AE008C">
      <w:pPr>
        <w:ind w:left="720"/>
      </w:pPr>
      <w:proofErr w:type="spellStart"/>
      <w:proofErr w:type="gramStart"/>
      <w:r>
        <w:t>def</w:t>
      </w:r>
      <w:proofErr w:type="spellEnd"/>
      <w:proofErr w:type="gramEnd"/>
      <w:r>
        <w:t xml:space="preserve"> </w:t>
      </w:r>
      <w:proofErr w:type="spellStart"/>
      <w:r>
        <w:t>add_numbers</w:t>
      </w:r>
      <w:proofErr w:type="spellEnd"/>
      <w:r>
        <w:t>(a, b):</w:t>
      </w:r>
    </w:p>
    <w:p w:rsidR="00AE008C" w:rsidRDefault="00AE008C" w:rsidP="00AE008C">
      <w:pPr>
        <w:ind w:left="720"/>
      </w:pPr>
      <w:r>
        <w:t xml:space="preserve">    """</w:t>
      </w:r>
    </w:p>
    <w:p w:rsidR="00AE008C" w:rsidRDefault="00AE008C" w:rsidP="00AE008C">
      <w:pPr>
        <w:ind w:left="720"/>
      </w:pPr>
      <w:r>
        <w:t xml:space="preserve">    This function takes two arguments, a and b,</w:t>
      </w:r>
    </w:p>
    <w:p w:rsidR="00AE008C" w:rsidRDefault="00AE008C" w:rsidP="00AE008C">
      <w:pPr>
        <w:ind w:left="720"/>
      </w:pPr>
      <w:r>
        <w:t xml:space="preserve">    </w:t>
      </w:r>
      <w:proofErr w:type="gramStart"/>
      <w:r>
        <w:t>and</w:t>
      </w:r>
      <w:proofErr w:type="gramEnd"/>
      <w:r>
        <w:t xml:space="preserve"> returns their sum.</w:t>
      </w:r>
    </w:p>
    <w:p w:rsidR="00AE008C" w:rsidRDefault="00AE008C" w:rsidP="00AE008C">
      <w:pPr>
        <w:ind w:left="720"/>
      </w:pPr>
      <w:r>
        <w:t xml:space="preserve">    """</w:t>
      </w:r>
    </w:p>
    <w:p w:rsidR="00AE008C" w:rsidRDefault="00AE008C" w:rsidP="00AE008C">
      <w:pPr>
        <w:ind w:left="720"/>
      </w:pPr>
      <w:r>
        <w:t xml:space="preserve">    </w:t>
      </w:r>
      <w:proofErr w:type="gramStart"/>
      <w:r>
        <w:t>return</w:t>
      </w:r>
      <w:proofErr w:type="gramEnd"/>
      <w:r>
        <w:t xml:space="preserve"> a + b</w:t>
      </w:r>
    </w:p>
    <w:p w:rsidR="00AE008C" w:rsidRDefault="00AE008C" w:rsidP="00AE008C">
      <w:pPr>
        <w:ind w:left="720"/>
      </w:pPr>
    </w:p>
    <w:p w:rsidR="00AE008C" w:rsidRDefault="00AE008C" w:rsidP="00AE008C">
      <w:pPr>
        <w:ind w:left="720"/>
      </w:pPr>
      <w:r>
        <w:t># Example of calling the function</w:t>
      </w:r>
    </w:p>
    <w:p w:rsidR="00AE008C" w:rsidRDefault="00AE008C" w:rsidP="00AE008C">
      <w:pPr>
        <w:ind w:left="720"/>
      </w:pPr>
      <w:proofErr w:type="gramStart"/>
      <w:r>
        <w:t>result</w:t>
      </w:r>
      <w:proofErr w:type="gramEnd"/>
      <w:r>
        <w:t xml:space="preserve"> = </w:t>
      </w:r>
      <w:proofErr w:type="spellStart"/>
      <w:r>
        <w:t>add_numbers</w:t>
      </w:r>
      <w:proofErr w:type="spellEnd"/>
      <w:r>
        <w:t>(3, 5)</w:t>
      </w:r>
    </w:p>
    <w:p w:rsidR="00AE008C" w:rsidRDefault="00AE008C" w:rsidP="00AE008C">
      <w:pPr>
        <w:ind w:left="720"/>
      </w:pPr>
      <w:proofErr w:type="gramStart"/>
      <w:r>
        <w:t>print(</w:t>
      </w:r>
      <w:proofErr w:type="gramEnd"/>
      <w:r>
        <w:t>result)  # Output: 8</w:t>
      </w:r>
    </w:p>
    <w:p w:rsidR="00AE008C" w:rsidRDefault="00AE008C" w:rsidP="00AE008C">
      <w:pPr>
        <w:ind w:left="720"/>
      </w:pPr>
    </w:p>
    <w:p w:rsidR="00280E6B" w:rsidRPr="000B19D8" w:rsidRDefault="00280E6B" w:rsidP="00AE008C">
      <w:pPr>
        <w:ind w:left="720"/>
      </w:pPr>
    </w:p>
    <w:p w:rsidR="00434B3A" w:rsidRDefault="00434B3A" w:rsidP="00AE008C">
      <w:pPr>
        <w:ind w:left="720"/>
      </w:pPr>
    </w:p>
    <w:p w:rsidR="00B83516" w:rsidRDefault="00B83516" w:rsidP="00AE008C">
      <w:pPr>
        <w:ind w:left="720"/>
      </w:pPr>
    </w:p>
    <w:p w:rsidR="00B83516" w:rsidRDefault="00B83516" w:rsidP="00AE008C">
      <w:pPr>
        <w:ind w:left="720"/>
      </w:pPr>
      <w:r>
        <w:t>Why Functions are Useful:</w:t>
      </w:r>
    </w:p>
    <w:p w:rsidR="00B83516" w:rsidRDefault="00B83516" w:rsidP="00AE008C">
      <w:pPr>
        <w:ind w:left="720"/>
      </w:pPr>
      <w:r>
        <w:t>Reusability: Functions allow you to reuse code without rewriting it.</w:t>
      </w:r>
    </w:p>
    <w:p w:rsidR="00B83516" w:rsidRDefault="00B83516" w:rsidP="00AE008C">
      <w:pPr>
        <w:ind w:left="720"/>
      </w:pPr>
      <w:r>
        <w:t>Modularity: Breaking down complex problems into smaller, manageable functions.</w:t>
      </w:r>
    </w:p>
    <w:p w:rsidR="00B83516" w:rsidRDefault="00B83516" w:rsidP="00AE008C">
      <w:pPr>
        <w:ind w:left="720"/>
      </w:pPr>
      <w:r>
        <w:t>Readability: Functions make code easier to read and understand.</w:t>
      </w:r>
    </w:p>
    <w:p w:rsidR="00B83516" w:rsidRPr="00777549" w:rsidRDefault="00B83516" w:rsidP="00AE008C">
      <w:pPr>
        <w:ind w:left="720"/>
      </w:pPr>
      <w:r>
        <w:t>Maintainability: Easier to update and maintain code.</w:t>
      </w:r>
    </w:p>
    <w:p w:rsidR="00777549" w:rsidRPr="005C3D2D" w:rsidRDefault="00777549" w:rsidP="00777549">
      <w:pPr>
        <w:rPr>
          <w:b/>
        </w:rPr>
      </w:pPr>
      <w:r w:rsidRPr="005C3D2D">
        <w:rPr>
          <w:b/>
        </w:rPr>
        <w:t>Lists and Dictionaries:</w:t>
      </w:r>
    </w:p>
    <w:p w:rsidR="00777549" w:rsidRDefault="00777549" w:rsidP="00777549">
      <w:pPr>
        <w:rPr>
          <w:b/>
        </w:rPr>
      </w:pPr>
      <w:r w:rsidRPr="005C3D2D">
        <w:rPr>
          <w:b/>
        </w:rPr>
        <w:t>Describe the differences between lists and dictionaries in Python. Write a script that creates a list of numbers and a dictionary with some key-value pairs, then demonstrates basic operations on both.</w:t>
      </w:r>
    </w:p>
    <w:p w:rsidR="005C3D2D" w:rsidRPr="005C3D2D" w:rsidRDefault="005C3D2D" w:rsidP="00433A3B">
      <w:pPr>
        <w:ind w:left="720"/>
        <w:rPr>
          <w:b/>
        </w:rPr>
      </w:pPr>
      <w:r w:rsidRPr="005C3D2D">
        <w:rPr>
          <w:b/>
        </w:rPr>
        <w:t>Lists:</w:t>
      </w:r>
    </w:p>
    <w:p w:rsidR="005C3D2D" w:rsidRDefault="005C3D2D" w:rsidP="00433A3B">
      <w:pPr>
        <w:ind w:left="720"/>
      </w:pPr>
      <w:r>
        <w:t>Ordered: Elements have a defined order, and this order will not change unless you explicitly modify it.</w:t>
      </w:r>
    </w:p>
    <w:p w:rsidR="005C3D2D" w:rsidRDefault="005C3D2D" w:rsidP="00433A3B">
      <w:pPr>
        <w:ind w:left="720"/>
      </w:pPr>
      <w:r>
        <w:t>Indexed: Access elements by their position (index) in the list.</w:t>
      </w:r>
    </w:p>
    <w:p w:rsidR="005C3D2D" w:rsidRDefault="005C3D2D" w:rsidP="00433A3B">
      <w:pPr>
        <w:ind w:left="720"/>
      </w:pPr>
      <w:r>
        <w:t>Mutable: You can modify elements, add new elements, and remove elements.</w:t>
      </w:r>
    </w:p>
    <w:p w:rsidR="005C3D2D" w:rsidRDefault="005C3D2D" w:rsidP="00433A3B">
      <w:pPr>
        <w:ind w:left="720"/>
      </w:pPr>
      <w:r>
        <w:t>Duplicates: Allow duplicate values.</w:t>
      </w:r>
    </w:p>
    <w:p w:rsidR="005C3D2D" w:rsidRDefault="005C3D2D" w:rsidP="00433A3B">
      <w:pPr>
        <w:ind w:left="720"/>
      </w:pPr>
      <w:r>
        <w:t>Syntax: Defined using square brackets [].</w:t>
      </w:r>
    </w:p>
    <w:p w:rsidR="005C3D2D" w:rsidRPr="005C3D2D" w:rsidRDefault="005C3D2D" w:rsidP="00433A3B">
      <w:pPr>
        <w:ind w:left="720"/>
        <w:rPr>
          <w:b/>
        </w:rPr>
      </w:pPr>
      <w:r w:rsidRPr="005C3D2D">
        <w:rPr>
          <w:b/>
        </w:rPr>
        <w:t>Dictionaries:</w:t>
      </w:r>
    </w:p>
    <w:p w:rsidR="005C3D2D" w:rsidRDefault="005C3D2D" w:rsidP="00433A3B">
      <w:pPr>
        <w:ind w:left="720"/>
      </w:pPr>
      <w:r>
        <w:t>Unordered: Elements are stored as key-value pairs, and the order of elements is not guaranteed.</w:t>
      </w:r>
    </w:p>
    <w:p w:rsidR="005C3D2D" w:rsidRDefault="005C3D2D" w:rsidP="00433A3B">
      <w:pPr>
        <w:ind w:left="720"/>
      </w:pPr>
      <w:r>
        <w:t>Keyed: Access elements by their key, not by index.</w:t>
      </w:r>
    </w:p>
    <w:p w:rsidR="005C3D2D" w:rsidRDefault="005C3D2D" w:rsidP="00433A3B">
      <w:pPr>
        <w:ind w:left="720"/>
      </w:pPr>
      <w:r>
        <w:t>Mutable: You can modify values, add new key-value pairs, and remove pairs.</w:t>
      </w:r>
    </w:p>
    <w:p w:rsidR="005C3D2D" w:rsidRDefault="005C3D2D" w:rsidP="00433A3B">
      <w:pPr>
        <w:ind w:left="720"/>
      </w:pPr>
      <w:r>
        <w:t>Unique Keys: Keys must be unique; however, values can be duplicated.</w:t>
      </w:r>
    </w:p>
    <w:p w:rsidR="005C3D2D" w:rsidRDefault="005C3D2D" w:rsidP="00433A3B">
      <w:pPr>
        <w:ind w:left="720"/>
      </w:pPr>
      <w:r>
        <w:t>Syntax: Defined using curly braces {} with key-value pairs separated by colons.</w:t>
      </w:r>
    </w:p>
    <w:p w:rsidR="00433A3B" w:rsidRDefault="00433A3B" w:rsidP="00433A3B">
      <w:pPr>
        <w:ind w:left="720"/>
        <w:rPr>
          <w:b/>
        </w:rPr>
      </w:pPr>
      <w:r w:rsidRPr="00433A3B">
        <w:rPr>
          <w:b/>
        </w:rPr>
        <w:lastRenderedPageBreak/>
        <w:t>Script Demonstrating Basic Operations</w:t>
      </w:r>
    </w:p>
    <w:p w:rsidR="00433A3B" w:rsidRDefault="00433A3B" w:rsidP="00433A3B">
      <w:pPr>
        <w:ind w:left="720"/>
      </w:pPr>
      <w:r>
        <w:t xml:space="preserve"># </w:t>
      </w:r>
      <w:proofErr w:type="gramStart"/>
      <w:r>
        <w:t>Creating</w:t>
      </w:r>
      <w:proofErr w:type="gramEnd"/>
      <w:r>
        <w:t xml:space="preserve"> a list of numbers</w:t>
      </w:r>
    </w:p>
    <w:p w:rsidR="00433A3B" w:rsidRDefault="00433A3B" w:rsidP="00433A3B">
      <w:pPr>
        <w:ind w:left="720"/>
      </w:pPr>
      <w:proofErr w:type="spellStart"/>
      <w:r>
        <w:t>numbers_list</w:t>
      </w:r>
      <w:proofErr w:type="spellEnd"/>
      <w:r>
        <w:t xml:space="preserve"> = [1, 2, 3, 4, 5]</w:t>
      </w:r>
    </w:p>
    <w:p w:rsidR="00433A3B" w:rsidRDefault="00433A3B" w:rsidP="00433A3B">
      <w:pPr>
        <w:ind w:left="720"/>
      </w:pPr>
    </w:p>
    <w:p w:rsidR="00433A3B" w:rsidRDefault="00433A3B" w:rsidP="00433A3B">
      <w:pPr>
        <w:ind w:left="720"/>
      </w:pPr>
      <w:r>
        <w:t xml:space="preserve"># </w:t>
      </w:r>
      <w:proofErr w:type="gramStart"/>
      <w:r>
        <w:t>Creating</w:t>
      </w:r>
      <w:proofErr w:type="gramEnd"/>
      <w:r>
        <w:t xml:space="preserve"> a dictionary with some key-value pairs</w:t>
      </w:r>
    </w:p>
    <w:p w:rsidR="00433A3B" w:rsidRDefault="00433A3B" w:rsidP="00433A3B">
      <w:pPr>
        <w:ind w:left="720"/>
      </w:pPr>
      <w:proofErr w:type="spellStart"/>
      <w:r>
        <w:t>info_dict</w:t>
      </w:r>
      <w:proofErr w:type="spellEnd"/>
      <w:r>
        <w:t xml:space="preserve"> = {</w:t>
      </w:r>
    </w:p>
    <w:p w:rsidR="00433A3B" w:rsidRDefault="00433A3B" w:rsidP="00433A3B">
      <w:pPr>
        <w:ind w:left="720"/>
      </w:pPr>
      <w:r>
        <w:t xml:space="preserve">    "</w:t>
      </w:r>
      <w:proofErr w:type="gramStart"/>
      <w:r>
        <w:t>name</w:t>
      </w:r>
      <w:proofErr w:type="gramEnd"/>
      <w:r>
        <w:t>": "Alice",</w:t>
      </w:r>
    </w:p>
    <w:p w:rsidR="00433A3B" w:rsidRDefault="00433A3B" w:rsidP="00433A3B">
      <w:pPr>
        <w:ind w:left="720"/>
      </w:pPr>
      <w:r>
        <w:t xml:space="preserve">    "</w:t>
      </w:r>
      <w:proofErr w:type="gramStart"/>
      <w:r>
        <w:t>age</w:t>
      </w:r>
      <w:proofErr w:type="gramEnd"/>
      <w:r>
        <w:t>": 30,</w:t>
      </w:r>
    </w:p>
    <w:p w:rsidR="00433A3B" w:rsidRDefault="00433A3B" w:rsidP="00433A3B">
      <w:pPr>
        <w:ind w:left="720"/>
      </w:pPr>
      <w:r>
        <w:t xml:space="preserve">    "</w:t>
      </w:r>
      <w:proofErr w:type="gramStart"/>
      <w:r>
        <w:t>city</w:t>
      </w:r>
      <w:proofErr w:type="gramEnd"/>
      <w:r>
        <w:t>": "New York"</w:t>
      </w:r>
    </w:p>
    <w:p w:rsidR="00433A3B" w:rsidRDefault="00433A3B" w:rsidP="00433A3B">
      <w:pPr>
        <w:ind w:left="720"/>
      </w:pPr>
      <w:r>
        <w:t>}</w:t>
      </w:r>
    </w:p>
    <w:p w:rsidR="00433A3B" w:rsidRDefault="00433A3B" w:rsidP="00433A3B">
      <w:pPr>
        <w:ind w:left="720"/>
      </w:pPr>
    </w:p>
    <w:p w:rsidR="00433A3B" w:rsidRDefault="00433A3B" w:rsidP="00433A3B">
      <w:pPr>
        <w:ind w:left="720"/>
      </w:pPr>
      <w:r>
        <w:t># Basic operations on the list</w:t>
      </w:r>
    </w:p>
    <w:p w:rsidR="00433A3B" w:rsidRDefault="00433A3B" w:rsidP="00433A3B">
      <w:pPr>
        <w:ind w:left="720"/>
      </w:pPr>
      <w:proofErr w:type="gramStart"/>
      <w:r>
        <w:t>print(</w:t>
      </w:r>
      <w:proofErr w:type="gramEnd"/>
      <w:r>
        <w:t xml:space="preserve">"Original list:", </w:t>
      </w:r>
      <w:proofErr w:type="spellStart"/>
      <w:r>
        <w:t>numbers_list</w:t>
      </w:r>
      <w:proofErr w:type="spellEnd"/>
      <w:r>
        <w:t>)</w:t>
      </w:r>
    </w:p>
    <w:p w:rsidR="00433A3B" w:rsidRDefault="00433A3B" w:rsidP="00433A3B">
      <w:pPr>
        <w:ind w:left="720"/>
      </w:pPr>
      <w:proofErr w:type="spellStart"/>
      <w:r>
        <w:t>numbers_</w:t>
      </w:r>
      <w:proofErr w:type="gramStart"/>
      <w:r>
        <w:t>list.append</w:t>
      </w:r>
      <w:proofErr w:type="spellEnd"/>
      <w:r>
        <w:t>(</w:t>
      </w:r>
      <w:proofErr w:type="gramEnd"/>
      <w:r>
        <w:t>6)  # Adding an element to the list</w:t>
      </w:r>
    </w:p>
    <w:p w:rsidR="00433A3B" w:rsidRDefault="00433A3B" w:rsidP="00433A3B">
      <w:pPr>
        <w:ind w:left="720"/>
      </w:pPr>
      <w:proofErr w:type="gramStart"/>
      <w:r>
        <w:t>print(</w:t>
      </w:r>
      <w:proofErr w:type="gramEnd"/>
      <w:r>
        <w:t xml:space="preserve">"After appending 6:", </w:t>
      </w:r>
      <w:proofErr w:type="spellStart"/>
      <w:r>
        <w:t>numbers_list</w:t>
      </w:r>
      <w:proofErr w:type="spellEnd"/>
      <w:r>
        <w:t>)</w:t>
      </w:r>
    </w:p>
    <w:p w:rsidR="00433A3B" w:rsidRDefault="00433A3B" w:rsidP="00433A3B">
      <w:pPr>
        <w:ind w:left="720"/>
      </w:pPr>
      <w:proofErr w:type="spellStart"/>
      <w:r>
        <w:t>numbers_</w:t>
      </w:r>
      <w:proofErr w:type="gramStart"/>
      <w:r>
        <w:t>list.remove</w:t>
      </w:r>
      <w:proofErr w:type="spellEnd"/>
      <w:r>
        <w:t>(</w:t>
      </w:r>
      <w:proofErr w:type="gramEnd"/>
      <w:r>
        <w:t>3)  # Removing an element from the list</w:t>
      </w:r>
    </w:p>
    <w:p w:rsidR="00433A3B" w:rsidRDefault="00433A3B" w:rsidP="00433A3B">
      <w:pPr>
        <w:ind w:left="720"/>
      </w:pPr>
      <w:proofErr w:type="gramStart"/>
      <w:r>
        <w:t>print(</w:t>
      </w:r>
      <w:proofErr w:type="gramEnd"/>
      <w:r>
        <w:t xml:space="preserve">"After removing 3:", </w:t>
      </w:r>
      <w:proofErr w:type="spellStart"/>
      <w:r>
        <w:t>numbers_list</w:t>
      </w:r>
      <w:proofErr w:type="spellEnd"/>
      <w:r>
        <w:t>)</w:t>
      </w:r>
    </w:p>
    <w:p w:rsidR="00433A3B" w:rsidRDefault="00433A3B" w:rsidP="00433A3B">
      <w:pPr>
        <w:ind w:left="720"/>
      </w:pPr>
      <w:proofErr w:type="gramStart"/>
      <w:r>
        <w:t>print(</w:t>
      </w:r>
      <w:proofErr w:type="gramEnd"/>
      <w:r>
        <w:t xml:space="preserve">"Element at index 2:", </w:t>
      </w:r>
      <w:proofErr w:type="spellStart"/>
      <w:r>
        <w:t>numbers_list</w:t>
      </w:r>
      <w:proofErr w:type="spellEnd"/>
      <w:r>
        <w:t>[2])  # Accessing an element by index</w:t>
      </w:r>
    </w:p>
    <w:p w:rsidR="00433A3B" w:rsidRDefault="00433A3B" w:rsidP="00433A3B">
      <w:pPr>
        <w:ind w:left="720"/>
      </w:pPr>
      <w:proofErr w:type="spellStart"/>
      <w:r>
        <w:t>numbers_</w:t>
      </w:r>
      <w:proofErr w:type="gramStart"/>
      <w:r>
        <w:t>list</w:t>
      </w:r>
      <w:proofErr w:type="spellEnd"/>
      <w:r>
        <w:t>[</w:t>
      </w:r>
      <w:proofErr w:type="gramEnd"/>
      <w:r>
        <w:t>1] = 10  # Modifying an element</w:t>
      </w:r>
    </w:p>
    <w:p w:rsidR="00433A3B" w:rsidRDefault="00433A3B" w:rsidP="00433A3B">
      <w:pPr>
        <w:ind w:left="720"/>
      </w:pPr>
      <w:proofErr w:type="gramStart"/>
      <w:r>
        <w:t>print(</w:t>
      </w:r>
      <w:proofErr w:type="gramEnd"/>
      <w:r>
        <w:t xml:space="preserve">"After modifying index 1:", </w:t>
      </w:r>
      <w:proofErr w:type="spellStart"/>
      <w:r>
        <w:t>numbers_list</w:t>
      </w:r>
      <w:proofErr w:type="spellEnd"/>
      <w:r>
        <w:t>)</w:t>
      </w:r>
    </w:p>
    <w:p w:rsidR="00433A3B" w:rsidRDefault="00433A3B" w:rsidP="00433A3B">
      <w:pPr>
        <w:ind w:left="720"/>
      </w:pPr>
    </w:p>
    <w:p w:rsidR="00433A3B" w:rsidRDefault="00433A3B" w:rsidP="00433A3B">
      <w:pPr>
        <w:ind w:left="720"/>
      </w:pPr>
      <w:r>
        <w:t># Basic operations on the dictionary</w:t>
      </w:r>
    </w:p>
    <w:p w:rsidR="00433A3B" w:rsidRDefault="00433A3B" w:rsidP="00433A3B">
      <w:pPr>
        <w:ind w:left="720"/>
      </w:pPr>
      <w:proofErr w:type="gramStart"/>
      <w:r>
        <w:t>print(</w:t>
      </w:r>
      <w:proofErr w:type="gramEnd"/>
      <w:r>
        <w:t>"\</w:t>
      </w:r>
      <w:proofErr w:type="spellStart"/>
      <w:r>
        <w:t>nOriginal</w:t>
      </w:r>
      <w:proofErr w:type="spellEnd"/>
      <w:r>
        <w:t xml:space="preserve"> dictionary:", </w:t>
      </w:r>
      <w:proofErr w:type="spellStart"/>
      <w:r>
        <w:t>info_dict</w:t>
      </w:r>
      <w:proofErr w:type="spellEnd"/>
      <w:r>
        <w:t>)</w:t>
      </w:r>
    </w:p>
    <w:p w:rsidR="00433A3B" w:rsidRDefault="00433A3B" w:rsidP="00433A3B">
      <w:pPr>
        <w:ind w:left="720"/>
      </w:pPr>
      <w:proofErr w:type="spellStart"/>
      <w:r>
        <w:t>info_</w:t>
      </w:r>
      <w:proofErr w:type="gramStart"/>
      <w:r>
        <w:t>dict</w:t>
      </w:r>
      <w:proofErr w:type="spellEnd"/>
      <w:r>
        <w:t>[</w:t>
      </w:r>
      <w:proofErr w:type="gramEnd"/>
      <w:r>
        <w:t>"email"] = "alice@example.com"  # Adding a new key-value pair</w:t>
      </w:r>
    </w:p>
    <w:p w:rsidR="00433A3B" w:rsidRDefault="00433A3B" w:rsidP="00433A3B">
      <w:pPr>
        <w:ind w:left="720"/>
      </w:pPr>
      <w:proofErr w:type="gramStart"/>
      <w:r>
        <w:t>print(</w:t>
      </w:r>
      <w:proofErr w:type="gramEnd"/>
      <w:r>
        <w:t xml:space="preserve">"After adding email:", </w:t>
      </w:r>
      <w:proofErr w:type="spellStart"/>
      <w:r>
        <w:t>info_dict</w:t>
      </w:r>
      <w:proofErr w:type="spellEnd"/>
      <w:r>
        <w:t>)</w:t>
      </w:r>
    </w:p>
    <w:p w:rsidR="00433A3B" w:rsidRDefault="00433A3B" w:rsidP="00433A3B">
      <w:pPr>
        <w:ind w:left="720"/>
      </w:pPr>
      <w:proofErr w:type="gramStart"/>
      <w:r>
        <w:t>del</w:t>
      </w:r>
      <w:proofErr w:type="gramEnd"/>
      <w:r>
        <w:t xml:space="preserve"> </w:t>
      </w:r>
      <w:proofErr w:type="spellStart"/>
      <w:r>
        <w:t>info_dict</w:t>
      </w:r>
      <w:proofErr w:type="spellEnd"/>
      <w:r>
        <w:t>["age"]  # Removing a key-value pair</w:t>
      </w:r>
    </w:p>
    <w:p w:rsidR="00433A3B" w:rsidRDefault="00433A3B" w:rsidP="00433A3B">
      <w:pPr>
        <w:ind w:left="720"/>
      </w:pPr>
      <w:proofErr w:type="gramStart"/>
      <w:r>
        <w:t>print(</w:t>
      </w:r>
      <w:proofErr w:type="gramEnd"/>
      <w:r>
        <w:t xml:space="preserve">"After removing age:", </w:t>
      </w:r>
      <w:proofErr w:type="spellStart"/>
      <w:r>
        <w:t>info_dict</w:t>
      </w:r>
      <w:proofErr w:type="spellEnd"/>
      <w:r>
        <w:t>)</w:t>
      </w:r>
    </w:p>
    <w:p w:rsidR="00433A3B" w:rsidRDefault="00433A3B" w:rsidP="00433A3B">
      <w:pPr>
        <w:ind w:left="720"/>
      </w:pPr>
      <w:proofErr w:type="gramStart"/>
      <w:r>
        <w:t>print(</w:t>
      </w:r>
      <w:proofErr w:type="gramEnd"/>
      <w:r>
        <w:t xml:space="preserve">"Value for key 'city':", </w:t>
      </w:r>
      <w:proofErr w:type="spellStart"/>
      <w:r>
        <w:t>info_dict</w:t>
      </w:r>
      <w:proofErr w:type="spellEnd"/>
      <w:r>
        <w:t>["city"])  # Accessing a value by key</w:t>
      </w:r>
    </w:p>
    <w:p w:rsidR="00433A3B" w:rsidRDefault="00433A3B" w:rsidP="00433A3B">
      <w:pPr>
        <w:ind w:left="720"/>
      </w:pPr>
      <w:proofErr w:type="spellStart"/>
      <w:r>
        <w:t>info_</w:t>
      </w:r>
      <w:proofErr w:type="gramStart"/>
      <w:r>
        <w:t>dict</w:t>
      </w:r>
      <w:proofErr w:type="spellEnd"/>
      <w:r>
        <w:t>[</w:t>
      </w:r>
      <w:proofErr w:type="gramEnd"/>
      <w:r>
        <w:t>"city"] = "Los Angeles"  # Modifying a value</w:t>
      </w:r>
    </w:p>
    <w:p w:rsidR="00433A3B" w:rsidRDefault="00433A3B" w:rsidP="00433A3B">
      <w:pPr>
        <w:ind w:left="720"/>
      </w:pPr>
      <w:proofErr w:type="gramStart"/>
      <w:r>
        <w:lastRenderedPageBreak/>
        <w:t>print(</w:t>
      </w:r>
      <w:proofErr w:type="gramEnd"/>
      <w:r>
        <w:t xml:space="preserve">"After modifying city:", </w:t>
      </w:r>
      <w:proofErr w:type="spellStart"/>
      <w:r>
        <w:t>info_dict</w:t>
      </w:r>
      <w:proofErr w:type="spellEnd"/>
      <w:r>
        <w:t>)</w:t>
      </w:r>
    </w:p>
    <w:p w:rsidR="00433A3B" w:rsidRPr="00433A3B" w:rsidRDefault="00433A3B" w:rsidP="00433A3B">
      <w:pPr>
        <w:ind w:left="720"/>
      </w:pPr>
    </w:p>
    <w:p w:rsidR="00777549" w:rsidRPr="00CB6C4F" w:rsidRDefault="00777549" w:rsidP="00777549">
      <w:pPr>
        <w:rPr>
          <w:b/>
        </w:rPr>
      </w:pPr>
      <w:r w:rsidRPr="00CB6C4F">
        <w:rPr>
          <w:b/>
        </w:rPr>
        <w:t>Exception Handling:</w:t>
      </w:r>
    </w:p>
    <w:p w:rsidR="00777549" w:rsidRDefault="00777549" w:rsidP="00777549">
      <w:pPr>
        <w:rPr>
          <w:b/>
        </w:rPr>
      </w:pPr>
      <w:r w:rsidRPr="00CB6C4F">
        <w:rPr>
          <w:b/>
        </w:rPr>
        <w:t>What is exception handling in Python? Provide an example of how to use try, except, and finally blocks to handle errors in a Python script.</w:t>
      </w:r>
    </w:p>
    <w:p w:rsidR="00CB6C4F" w:rsidRPr="00CB6C4F" w:rsidRDefault="00CB6C4F" w:rsidP="009C4D7C">
      <w:pPr>
        <w:ind w:left="720"/>
        <w:rPr>
          <w:b/>
        </w:rPr>
      </w:pPr>
      <w:r w:rsidRPr="00CB6C4F">
        <w:rPr>
          <w:b/>
        </w:rPr>
        <w:t>What is Exception Handling in Python?</w:t>
      </w:r>
    </w:p>
    <w:p w:rsidR="00CB6C4F" w:rsidRDefault="00CB6C4F" w:rsidP="009C4D7C">
      <w:pPr>
        <w:ind w:left="720"/>
      </w:pPr>
      <w:r>
        <w:t>Exception handling in Python is a mechanism that allows you to manage errors that occur during the execution of a program. It helps to handle runtime errors gracefully, ensuring that the program can continue running or fail in a controlled ma</w:t>
      </w:r>
      <w:r>
        <w:t>nner without crashing abruptly.</w:t>
      </w:r>
    </w:p>
    <w:p w:rsidR="00CB6C4F" w:rsidRPr="00CB6C4F" w:rsidRDefault="00CB6C4F" w:rsidP="009C4D7C">
      <w:pPr>
        <w:ind w:left="720"/>
        <w:rPr>
          <w:b/>
        </w:rPr>
      </w:pPr>
      <w:r w:rsidRPr="00CB6C4F">
        <w:rPr>
          <w:b/>
        </w:rPr>
        <w:t>Key Components of Exception Handling:</w:t>
      </w:r>
    </w:p>
    <w:p w:rsidR="00CB6C4F" w:rsidRDefault="00CB6C4F" w:rsidP="009C4D7C">
      <w:pPr>
        <w:ind w:left="720"/>
      </w:pPr>
      <w:proofErr w:type="gramStart"/>
      <w:r>
        <w:t>try</w:t>
      </w:r>
      <w:proofErr w:type="gramEnd"/>
      <w:r>
        <w:t xml:space="preserve"> block: Contains the code that might raise an exception.</w:t>
      </w:r>
    </w:p>
    <w:p w:rsidR="00CB6C4F" w:rsidRDefault="00CB6C4F" w:rsidP="009C4D7C">
      <w:pPr>
        <w:ind w:left="720"/>
      </w:pPr>
      <w:proofErr w:type="gramStart"/>
      <w:r>
        <w:t>except</w:t>
      </w:r>
      <w:proofErr w:type="gramEnd"/>
      <w:r>
        <w:t xml:space="preserve"> block: Catches and handles the exceptions.</w:t>
      </w:r>
    </w:p>
    <w:p w:rsidR="00CB6C4F" w:rsidRDefault="00CB6C4F" w:rsidP="009C4D7C">
      <w:pPr>
        <w:ind w:left="720"/>
      </w:pPr>
      <w:proofErr w:type="gramStart"/>
      <w:r>
        <w:t>finally</w:t>
      </w:r>
      <w:proofErr w:type="gramEnd"/>
      <w:r>
        <w:t xml:space="preserve"> block: Contains code that will be executed regardless of whether an exception was raised or not.</w:t>
      </w:r>
    </w:p>
    <w:p w:rsidR="00CB6C4F" w:rsidRDefault="009C4D7C" w:rsidP="009C4D7C">
      <w:pPr>
        <w:ind w:left="720"/>
        <w:rPr>
          <w:b/>
        </w:rPr>
      </w:pPr>
      <w:r w:rsidRPr="009C4D7C">
        <w:rPr>
          <w:b/>
        </w:rPr>
        <w:t xml:space="preserve">Example of </w:t>
      </w:r>
      <w:proofErr w:type="gramStart"/>
      <w:r w:rsidRPr="009C4D7C">
        <w:rPr>
          <w:b/>
        </w:rPr>
        <w:t>Using</w:t>
      </w:r>
      <w:proofErr w:type="gramEnd"/>
      <w:r w:rsidRPr="009C4D7C">
        <w:rPr>
          <w:b/>
        </w:rPr>
        <w:t xml:space="preserve"> try, except, and finally Blocks</w:t>
      </w:r>
    </w:p>
    <w:p w:rsidR="009C4D7C" w:rsidRDefault="009C4D7C" w:rsidP="009C4D7C">
      <w:pPr>
        <w:ind w:left="720"/>
      </w:pPr>
      <w:proofErr w:type="spellStart"/>
      <w:proofErr w:type="gramStart"/>
      <w:r>
        <w:t>def</w:t>
      </w:r>
      <w:proofErr w:type="spellEnd"/>
      <w:proofErr w:type="gramEnd"/>
      <w:r>
        <w:t xml:space="preserve"> </w:t>
      </w:r>
      <w:proofErr w:type="spellStart"/>
      <w:r>
        <w:t>divide_numbers</w:t>
      </w:r>
      <w:proofErr w:type="spellEnd"/>
      <w:r>
        <w:t>(a, b):</w:t>
      </w:r>
    </w:p>
    <w:p w:rsidR="009C4D7C" w:rsidRDefault="009C4D7C" w:rsidP="009C4D7C">
      <w:pPr>
        <w:ind w:left="720"/>
      </w:pPr>
      <w:r>
        <w:t xml:space="preserve">    </w:t>
      </w:r>
      <w:proofErr w:type="gramStart"/>
      <w:r>
        <w:t>try</w:t>
      </w:r>
      <w:proofErr w:type="gramEnd"/>
      <w:r>
        <w:t>:</w:t>
      </w:r>
    </w:p>
    <w:p w:rsidR="009C4D7C" w:rsidRDefault="009C4D7C" w:rsidP="009C4D7C">
      <w:pPr>
        <w:ind w:left="720"/>
      </w:pPr>
      <w:r>
        <w:t xml:space="preserve">        # Code that might raise an exception</w:t>
      </w:r>
    </w:p>
    <w:p w:rsidR="009C4D7C" w:rsidRDefault="009C4D7C" w:rsidP="009C4D7C">
      <w:pPr>
        <w:ind w:left="720"/>
      </w:pPr>
      <w:r>
        <w:t xml:space="preserve">        </w:t>
      </w:r>
      <w:proofErr w:type="gramStart"/>
      <w:r>
        <w:t>result</w:t>
      </w:r>
      <w:proofErr w:type="gramEnd"/>
      <w:r>
        <w:t xml:space="preserve"> = a / b</w:t>
      </w:r>
    </w:p>
    <w:p w:rsidR="009C4D7C" w:rsidRDefault="009C4D7C" w:rsidP="009C4D7C">
      <w:pPr>
        <w:ind w:left="720"/>
      </w:pPr>
      <w:r>
        <w:t xml:space="preserve">    </w:t>
      </w:r>
      <w:proofErr w:type="gramStart"/>
      <w:r>
        <w:t>except</w:t>
      </w:r>
      <w:proofErr w:type="gramEnd"/>
      <w:r>
        <w:t xml:space="preserve"> </w:t>
      </w:r>
      <w:proofErr w:type="spellStart"/>
      <w:r>
        <w:t>ZeroDivisionError</w:t>
      </w:r>
      <w:proofErr w:type="spellEnd"/>
      <w:r>
        <w:t xml:space="preserve"> as e:</w:t>
      </w:r>
    </w:p>
    <w:p w:rsidR="009C4D7C" w:rsidRDefault="009C4D7C" w:rsidP="009C4D7C">
      <w:pPr>
        <w:ind w:left="720"/>
      </w:pPr>
      <w:r>
        <w:t xml:space="preserve">        # </w:t>
      </w:r>
      <w:proofErr w:type="gramStart"/>
      <w:r>
        <w:t>Handling</w:t>
      </w:r>
      <w:proofErr w:type="gramEnd"/>
      <w:r>
        <w:t xml:space="preserve"> the specific exception</w:t>
      </w:r>
    </w:p>
    <w:p w:rsidR="009C4D7C" w:rsidRDefault="009C4D7C" w:rsidP="009C4D7C">
      <w:pPr>
        <w:ind w:left="720"/>
      </w:pPr>
      <w:r>
        <w:t xml:space="preserve">        </w:t>
      </w:r>
      <w:proofErr w:type="gramStart"/>
      <w:r>
        <w:t>print(</w:t>
      </w:r>
      <w:proofErr w:type="spellStart"/>
      <w:proofErr w:type="gramEnd"/>
      <w:r>
        <w:t>f"Error</w:t>
      </w:r>
      <w:proofErr w:type="spellEnd"/>
      <w:r>
        <w:t>: {e}. You can't divide by zero.")</w:t>
      </w:r>
    </w:p>
    <w:p w:rsidR="009C4D7C" w:rsidRDefault="009C4D7C" w:rsidP="009C4D7C">
      <w:pPr>
        <w:ind w:left="720"/>
      </w:pPr>
      <w:r>
        <w:t xml:space="preserve">        </w:t>
      </w:r>
      <w:proofErr w:type="gramStart"/>
      <w:r>
        <w:t>result</w:t>
      </w:r>
      <w:proofErr w:type="gramEnd"/>
      <w:r>
        <w:t xml:space="preserve"> = None</w:t>
      </w:r>
    </w:p>
    <w:p w:rsidR="009C4D7C" w:rsidRDefault="009C4D7C" w:rsidP="009C4D7C">
      <w:pPr>
        <w:ind w:left="720"/>
      </w:pPr>
      <w:r>
        <w:t xml:space="preserve">    </w:t>
      </w:r>
      <w:proofErr w:type="gramStart"/>
      <w:r>
        <w:t>except</w:t>
      </w:r>
      <w:proofErr w:type="gramEnd"/>
      <w:r>
        <w:t xml:space="preserve"> </w:t>
      </w:r>
      <w:proofErr w:type="spellStart"/>
      <w:r>
        <w:t>TypeError</w:t>
      </w:r>
      <w:proofErr w:type="spellEnd"/>
      <w:r>
        <w:t xml:space="preserve"> as e:</w:t>
      </w:r>
    </w:p>
    <w:p w:rsidR="009C4D7C" w:rsidRDefault="009C4D7C" w:rsidP="009C4D7C">
      <w:pPr>
        <w:ind w:left="720"/>
      </w:pPr>
      <w:r>
        <w:t xml:space="preserve">        # </w:t>
      </w:r>
      <w:proofErr w:type="gramStart"/>
      <w:r>
        <w:t>Handling</w:t>
      </w:r>
      <w:proofErr w:type="gramEnd"/>
      <w:r>
        <w:t xml:space="preserve"> another specific exception</w:t>
      </w:r>
    </w:p>
    <w:p w:rsidR="009C4D7C" w:rsidRDefault="009C4D7C" w:rsidP="009C4D7C">
      <w:pPr>
        <w:ind w:left="720"/>
      </w:pPr>
      <w:r>
        <w:t xml:space="preserve">        </w:t>
      </w:r>
      <w:proofErr w:type="gramStart"/>
      <w:r>
        <w:t>print(</w:t>
      </w:r>
      <w:proofErr w:type="spellStart"/>
      <w:proofErr w:type="gramEnd"/>
      <w:r>
        <w:t>f"Error</w:t>
      </w:r>
      <w:proofErr w:type="spellEnd"/>
      <w:r>
        <w:t>: {e}. Both inputs must be numbers.")</w:t>
      </w:r>
    </w:p>
    <w:p w:rsidR="009C4D7C" w:rsidRDefault="009C4D7C" w:rsidP="009C4D7C">
      <w:pPr>
        <w:ind w:left="720"/>
      </w:pPr>
      <w:r>
        <w:t xml:space="preserve">        </w:t>
      </w:r>
      <w:proofErr w:type="gramStart"/>
      <w:r>
        <w:t>result</w:t>
      </w:r>
      <w:proofErr w:type="gramEnd"/>
      <w:r>
        <w:t xml:space="preserve"> = None</w:t>
      </w:r>
    </w:p>
    <w:p w:rsidR="009C4D7C" w:rsidRDefault="009C4D7C" w:rsidP="009C4D7C">
      <w:pPr>
        <w:ind w:left="720"/>
      </w:pPr>
      <w:r>
        <w:t xml:space="preserve">    </w:t>
      </w:r>
      <w:proofErr w:type="gramStart"/>
      <w:r>
        <w:t>except</w:t>
      </w:r>
      <w:proofErr w:type="gramEnd"/>
      <w:r>
        <w:t xml:space="preserve"> Exception as e:</w:t>
      </w:r>
    </w:p>
    <w:p w:rsidR="009C4D7C" w:rsidRDefault="009C4D7C" w:rsidP="009C4D7C">
      <w:pPr>
        <w:ind w:left="720"/>
      </w:pPr>
      <w:r>
        <w:t xml:space="preserve">        # </w:t>
      </w:r>
      <w:proofErr w:type="gramStart"/>
      <w:r>
        <w:t>Handling</w:t>
      </w:r>
      <w:proofErr w:type="gramEnd"/>
      <w:r>
        <w:t xml:space="preserve"> any other exceptions</w:t>
      </w:r>
    </w:p>
    <w:p w:rsidR="009C4D7C" w:rsidRDefault="009C4D7C" w:rsidP="009C4D7C">
      <w:pPr>
        <w:ind w:left="720"/>
      </w:pPr>
      <w:r>
        <w:t xml:space="preserve">        </w:t>
      </w:r>
      <w:proofErr w:type="gramStart"/>
      <w:r>
        <w:t>print(</w:t>
      </w:r>
      <w:proofErr w:type="spellStart"/>
      <w:proofErr w:type="gramEnd"/>
      <w:r>
        <w:t>f"An</w:t>
      </w:r>
      <w:proofErr w:type="spellEnd"/>
      <w:r>
        <w:t xml:space="preserve"> unexpected error occurred: {e}")</w:t>
      </w:r>
    </w:p>
    <w:p w:rsidR="009C4D7C" w:rsidRDefault="009C4D7C" w:rsidP="009C4D7C">
      <w:pPr>
        <w:ind w:left="720"/>
      </w:pPr>
      <w:r>
        <w:lastRenderedPageBreak/>
        <w:t xml:space="preserve">        </w:t>
      </w:r>
      <w:proofErr w:type="gramStart"/>
      <w:r>
        <w:t>result</w:t>
      </w:r>
      <w:proofErr w:type="gramEnd"/>
      <w:r>
        <w:t xml:space="preserve"> = None</w:t>
      </w:r>
    </w:p>
    <w:p w:rsidR="009C4D7C" w:rsidRDefault="009C4D7C" w:rsidP="009C4D7C">
      <w:pPr>
        <w:ind w:left="720"/>
      </w:pPr>
      <w:r>
        <w:t xml:space="preserve">    </w:t>
      </w:r>
      <w:proofErr w:type="gramStart"/>
      <w:r>
        <w:t>finally</w:t>
      </w:r>
      <w:proofErr w:type="gramEnd"/>
      <w:r>
        <w:t>:</w:t>
      </w:r>
    </w:p>
    <w:p w:rsidR="009C4D7C" w:rsidRDefault="009C4D7C" w:rsidP="009C4D7C">
      <w:pPr>
        <w:ind w:left="720"/>
      </w:pPr>
      <w:r>
        <w:t xml:space="preserve">        # Code that will run regardless of whether an exception occurred</w:t>
      </w:r>
    </w:p>
    <w:p w:rsidR="009C4D7C" w:rsidRDefault="009C4D7C" w:rsidP="009C4D7C">
      <w:pPr>
        <w:ind w:left="720"/>
      </w:pPr>
      <w:r>
        <w:t xml:space="preserve">        </w:t>
      </w:r>
      <w:proofErr w:type="gramStart"/>
      <w:r>
        <w:t>print(</w:t>
      </w:r>
      <w:proofErr w:type="gramEnd"/>
      <w:r>
        <w:t>"Execution of the try-except block is complete.")</w:t>
      </w:r>
    </w:p>
    <w:p w:rsidR="009C4D7C" w:rsidRDefault="009C4D7C" w:rsidP="009C4D7C">
      <w:pPr>
        <w:ind w:left="720"/>
      </w:pPr>
      <w:r>
        <w:t xml:space="preserve">    </w:t>
      </w:r>
      <w:proofErr w:type="gramStart"/>
      <w:r>
        <w:t>return</w:t>
      </w:r>
      <w:proofErr w:type="gramEnd"/>
      <w:r>
        <w:t xml:space="preserve"> result</w:t>
      </w:r>
    </w:p>
    <w:p w:rsidR="009C4D7C" w:rsidRDefault="009C4D7C" w:rsidP="009C4D7C">
      <w:pPr>
        <w:ind w:left="720"/>
      </w:pPr>
    </w:p>
    <w:p w:rsidR="009C4D7C" w:rsidRDefault="009C4D7C" w:rsidP="009C4D7C">
      <w:pPr>
        <w:ind w:left="720"/>
      </w:pPr>
      <w:r>
        <w:t># Example usage</w:t>
      </w:r>
    </w:p>
    <w:p w:rsidR="009C4D7C" w:rsidRDefault="009C4D7C" w:rsidP="009C4D7C">
      <w:pPr>
        <w:ind w:left="720"/>
      </w:pPr>
      <w:r>
        <w:t>num1 = 10</w:t>
      </w:r>
    </w:p>
    <w:p w:rsidR="009C4D7C" w:rsidRDefault="009C4D7C" w:rsidP="009C4D7C">
      <w:pPr>
        <w:ind w:left="720"/>
      </w:pPr>
      <w:r>
        <w:t>num2 = 0</w:t>
      </w:r>
    </w:p>
    <w:p w:rsidR="009C4D7C" w:rsidRDefault="009C4D7C" w:rsidP="009C4D7C">
      <w:pPr>
        <w:ind w:left="720"/>
      </w:pPr>
      <w:proofErr w:type="gramStart"/>
      <w:r>
        <w:t>print(</w:t>
      </w:r>
      <w:proofErr w:type="gramEnd"/>
      <w:r>
        <w:t>"Attempting to divide:", num1, "by", num2)</w:t>
      </w:r>
    </w:p>
    <w:p w:rsidR="009C4D7C" w:rsidRDefault="009C4D7C" w:rsidP="009C4D7C">
      <w:pPr>
        <w:ind w:left="720"/>
      </w:pPr>
      <w:proofErr w:type="gramStart"/>
      <w:r>
        <w:t>result</w:t>
      </w:r>
      <w:proofErr w:type="gramEnd"/>
      <w:r>
        <w:t xml:space="preserve"> = </w:t>
      </w:r>
      <w:proofErr w:type="spellStart"/>
      <w:r>
        <w:t>divide_numbers</w:t>
      </w:r>
      <w:proofErr w:type="spellEnd"/>
      <w:r>
        <w:t>(num1, num2)</w:t>
      </w:r>
    </w:p>
    <w:p w:rsidR="009C4D7C" w:rsidRDefault="009C4D7C" w:rsidP="009C4D7C">
      <w:pPr>
        <w:ind w:left="720"/>
      </w:pPr>
      <w:proofErr w:type="gramStart"/>
      <w:r>
        <w:t>print(</w:t>
      </w:r>
      <w:proofErr w:type="gramEnd"/>
      <w:r>
        <w:t>"Result:", result)</w:t>
      </w:r>
    </w:p>
    <w:p w:rsidR="009C4D7C" w:rsidRDefault="009C4D7C" w:rsidP="009C4D7C">
      <w:pPr>
        <w:ind w:left="720"/>
      </w:pPr>
    </w:p>
    <w:p w:rsidR="009C4D7C" w:rsidRDefault="009C4D7C" w:rsidP="009C4D7C">
      <w:pPr>
        <w:ind w:left="720"/>
      </w:pPr>
      <w:r>
        <w:t>num1 = 10</w:t>
      </w:r>
    </w:p>
    <w:p w:rsidR="009C4D7C" w:rsidRDefault="009C4D7C" w:rsidP="009C4D7C">
      <w:pPr>
        <w:ind w:left="720"/>
      </w:pPr>
      <w:r>
        <w:t>num2 = "5"</w:t>
      </w:r>
    </w:p>
    <w:p w:rsidR="009C4D7C" w:rsidRDefault="009C4D7C" w:rsidP="009C4D7C">
      <w:pPr>
        <w:ind w:left="720"/>
      </w:pPr>
      <w:proofErr w:type="gramStart"/>
      <w:r>
        <w:t>print(</w:t>
      </w:r>
      <w:proofErr w:type="gramEnd"/>
      <w:r>
        <w:t>"\</w:t>
      </w:r>
      <w:proofErr w:type="spellStart"/>
      <w:r>
        <w:t>nAttempting</w:t>
      </w:r>
      <w:proofErr w:type="spellEnd"/>
      <w:r>
        <w:t xml:space="preserve"> to divide:", num1, "by", num2)</w:t>
      </w:r>
    </w:p>
    <w:p w:rsidR="009C4D7C" w:rsidRDefault="009C4D7C" w:rsidP="009C4D7C">
      <w:pPr>
        <w:ind w:left="720"/>
      </w:pPr>
      <w:proofErr w:type="gramStart"/>
      <w:r>
        <w:t>result</w:t>
      </w:r>
      <w:proofErr w:type="gramEnd"/>
      <w:r>
        <w:t xml:space="preserve"> = </w:t>
      </w:r>
      <w:proofErr w:type="spellStart"/>
      <w:r>
        <w:t>divide_numbers</w:t>
      </w:r>
      <w:proofErr w:type="spellEnd"/>
      <w:r>
        <w:t>(num1, num2)</w:t>
      </w:r>
    </w:p>
    <w:p w:rsidR="009C4D7C" w:rsidRDefault="009C4D7C" w:rsidP="009C4D7C">
      <w:pPr>
        <w:ind w:left="720"/>
      </w:pPr>
      <w:proofErr w:type="gramStart"/>
      <w:r>
        <w:t>print(</w:t>
      </w:r>
      <w:proofErr w:type="gramEnd"/>
      <w:r>
        <w:t>"Result:", result)</w:t>
      </w:r>
    </w:p>
    <w:p w:rsidR="009C4D7C" w:rsidRDefault="009C4D7C" w:rsidP="009C4D7C">
      <w:pPr>
        <w:ind w:left="720"/>
      </w:pPr>
    </w:p>
    <w:p w:rsidR="009C4D7C" w:rsidRDefault="009C4D7C" w:rsidP="009C4D7C">
      <w:pPr>
        <w:ind w:left="720"/>
      </w:pPr>
      <w:r>
        <w:t>num1 = 10</w:t>
      </w:r>
    </w:p>
    <w:p w:rsidR="009C4D7C" w:rsidRDefault="009C4D7C" w:rsidP="009C4D7C">
      <w:pPr>
        <w:ind w:left="720"/>
      </w:pPr>
      <w:r>
        <w:t>num2 = 2</w:t>
      </w:r>
    </w:p>
    <w:p w:rsidR="009C4D7C" w:rsidRDefault="009C4D7C" w:rsidP="009C4D7C">
      <w:pPr>
        <w:ind w:left="720"/>
      </w:pPr>
      <w:proofErr w:type="gramStart"/>
      <w:r>
        <w:t>print(</w:t>
      </w:r>
      <w:proofErr w:type="gramEnd"/>
      <w:r>
        <w:t>"\</w:t>
      </w:r>
      <w:proofErr w:type="spellStart"/>
      <w:r>
        <w:t>nAttempting</w:t>
      </w:r>
      <w:proofErr w:type="spellEnd"/>
      <w:r>
        <w:t xml:space="preserve"> to divide:", num1, "by", num2)</w:t>
      </w:r>
    </w:p>
    <w:p w:rsidR="009C4D7C" w:rsidRDefault="009C4D7C" w:rsidP="009C4D7C">
      <w:pPr>
        <w:ind w:left="720"/>
      </w:pPr>
      <w:proofErr w:type="gramStart"/>
      <w:r>
        <w:t>result</w:t>
      </w:r>
      <w:proofErr w:type="gramEnd"/>
      <w:r>
        <w:t xml:space="preserve"> = </w:t>
      </w:r>
      <w:proofErr w:type="spellStart"/>
      <w:r>
        <w:t>divide_numbers</w:t>
      </w:r>
      <w:proofErr w:type="spellEnd"/>
      <w:r>
        <w:t>(num1, num2)</w:t>
      </w:r>
    </w:p>
    <w:p w:rsidR="009C4D7C" w:rsidRPr="009C4D7C" w:rsidRDefault="009C4D7C" w:rsidP="009C4D7C">
      <w:pPr>
        <w:ind w:left="720"/>
      </w:pPr>
      <w:proofErr w:type="gramStart"/>
      <w:r>
        <w:t>print(</w:t>
      </w:r>
      <w:proofErr w:type="gramEnd"/>
      <w:r>
        <w:t>"Result:", result)</w:t>
      </w:r>
    </w:p>
    <w:p w:rsidR="00777549" w:rsidRPr="009C4D7C" w:rsidRDefault="00777549" w:rsidP="00777549">
      <w:pPr>
        <w:rPr>
          <w:b/>
        </w:rPr>
      </w:pPr>
      <w:r w:rsidRPr="009C4D7C">
        <w:rPr>
          <w:b/>
        </w:rPr>
        <w:t>Modules and Packages:</w:t>
      </w:r>
    </w:p>
    <w:p w:rsidR="00777549" w:rsidRDefault="00777549" w:rsidP="00777549">
      <w:pPr>
        <w:rPr>
          <w:b/>
        </w:rPr>
      </w:pPr>
      <w:r w:rsidRPr="009C4D7C">
        <w:rPr>
          <w:b/>
        </w:rPr>
        <w:t>Explain the concepts of modules and packages in Python. How can you import and use a module in your script? Provide an example using the math module.</w:t>
      </w:r>
    </w:p>
    <w:p w:rsidR="004A0C7B" w:rsidRPr="004A0C7B" w:rsidRDefault="004A0C7B" w:rsidP="00436607">
      <w:pPr>
        <w:ind w:left="720"/>
        <w:rPr>
          <w:b/>
        </w:rPr>
      </w:pPr>
      <w:r w:rsidRPr="004A0C7B">
        <w:rPr>
          <w:b/>
        </w:rPr>
        <w:t>Concepts of Modules and Packages in Python</w:t>
      </w:r>
    </w:p>
    <w:p w:rsidR="004A0C7B" w:rsidRPr="004A0C7B" w:rsidRDefault="004A0C7B" w:rsidP="00436607">
      <w:pPr>
        <w:ind w:left="720"/>
        <w:rPr>
          <w:b/>
        </w:rPr>
      </w:pPr>
      <w:r w:rsidRPr="004A0C7B">
        <w:rPr>
          <w:b/>
        </w:rPr>
        <w:t>Modules:</w:t>
      </w:r>
    </w:p>
    <w:p w:rsidR="004A0C7B" w:rsidRDefault="004A0C7B" w:rsidP="00436607">
      <w:pPr>
        <w:ind w:left="720"/>
      </w:pPr>
      <w:r>
        <w:lastRenderedPageBreak/>
        <w:t>A module is a single file (or files) that contains Python code. This code can define functions, classes, and variables that you can reuse across different programs.</w:t>
      </w:r>
    </w:p>
    <w:p w:rsidR="004A0C7B" w:rsidRDefault="004A0C7B" w:rsidP="00436607">
      <w:pPr>
        <w:ind w:left="720"/>
      </w:pPr>
      <w:r>
        <w:t>Modules help organize code into manageable sections and promote code reuse.</w:t>
      </w:r>
    </w:p>
    <w:p w:rsidR="004A0C7B" w:rsidRDefault="004A0C7B" w:rsidP="00436607">
      <w:pPr>
        <w:ind w:left="720"/>
      </w:pPr>
      <w:r>
        <w:t>Any Python file can be a module by saving it with a .</w:t>
      </w:r>
      <w:proofErr w:type="spellStart"/>
      <w:r>
        <w:t>py</w:t>
      </w:r>
      <w:proofErr w:type="spellEnd"/>
      <w:r>
        <w:t xml:space="preserve"> extension.</w:t>
      </w:r>
    </w:p>
    <w:p w:rsidR="004A0C7B" w:rsidRPr="004A0C7B" w:rsidRDefault="004A0C7B" w:rsidP="00436607">
      <w:pPr>
        <w:ind w:left="720"/>
        <w:rPr>
          <w:b/>
        </w:rPr>
      </w:pPr>
      <w:r w:rsidRPr="004A0C7B">
        <w:rPr>
          <w:b/>
        </w:rPr>
        <w:t>Packages:</w:t>
      </w:r>
    </w:p>
    <w:p w:rsidR="004A0C7B" w:rsidRDefault="004A0C7B" w:rsidP="00436607">
      <w:pPr>
        <w:ind w:left="720"/>
      </w:pPr>
      <w:r>
        <w:t>A package is a collection of modules organized in directories that include a special __init__.py file.</w:t>
      </w:r>
    </w:p>
    <w:p w:rsidR="004A0C7B" w:rsidRDefault="004A0C7B" w:rsidP="00436607">
      <w:pPr>
        <w:ind w:left="720"/>
      </w:pPr>
      <w:r>
        <w:t>The __init__.py file indicates that the directory should be treated as a package.</w:t>
      </w:r>
    </w:p>
    <w:p w:rsidR="004A0C7B" w:rsidRDefault="004A0C7B" w:rsidP="00436607">
      <w:pPr>
        <w:ind w:left="720"/>
      </w:pPr>
      <w:r>
        <w:t>Packages can contain sub-packages, providing a hierarchical structure for organizing modules.</w:t>
      </w:r>
    </w:p>
    <w:p w:rsidR="00436607" w:rsidRDefault="00436607" w:rsidP="00436607">
      <w:pPr>
        <w:ind w:left="720"/>
      </w:pPr>
    </w:p>
    <w:p w:rsidR="00436607" w:rsidRPr="00436607" w:rsidRDefault="00436607" w:rsidP="00436607">
      <w:pPr>
        <w:ind w:left="720"/>
        <w:rPr>
          <w:b/>
        </w:rPr>
      </w:pPr>
      <w:r w:rsidRPr="00436607">
        <w:rPr>
          <w:b/>
        </w:rPr>
        <w:t>Importing and Using a Module</w:t>
      </w:r>
    </w:p>
    <w:p w:rsidR="00436607" w:rsidRDefault="00436607" w:rsidP="00436607">
      <w:pPr>
        <w:ind w:left="720"/>
      </w:pPr>
      <w:r>
        <w:t>You can import and use modules using the import statement. Here are several ways to import a module:</w:t>
      </w:r>
    </w:p>
    <w:p w:rsidR="00436607" w:rsidRDefault="00436607" w:rsidP="00436607">
      <w:pPr>
        <w:pStyle w:val="ListParagraph"/>
        <w:numPr>
          <w:ilvl w:val="0"/>
          <w:numId w:val="3"/>
        </w:numPr>
        <w:ind w:left="1800"/>
      </w:pPr>
      <w:r w:rsidRPr="00436607">
        <w:t>Importing the entire module:</w:t>
      </w:r>
    </w:p>
    <w:p w:rsidR="00436607" w:rsidRDefault="00436607" w:rsidP="00436607">
      <w:pPr>
        <w:ind w:left="1080" w:firstLine="720"/>
      </w:pPr>
      <w:proofErr w:type="gramStart"/>
      <w:r w:rsidRPr="00436607">
        <w:t>import</w:t>
      </w:r>
      <w:proofErr w:type="gramEnd"/>
      <w:r w:rsidRPr="00436607">
        <w:t xml:space="preserve"> </w:t>
      </w:r>
      <w:proofErr w:type="spellStart"/>
      <w:r w:rsidRPr="00436607">
        <w:t>module_name</w:t>
      </w:r>
      <w:proofErr w:type="spellEnd"/>
    </w:p>
    <w:p w:rsidR="00436607" w:rsidRDefault="00436607" w:rsidP="00436607">
      <w:pPr>
        <w:pStyle w:val="ListParagraph"/>
        <w:numPr>
          <w:ilvl w:val="0"/>
          <w:numId w:val="3"/>
        </w:numPr>
        <w:ind w:left="1800"/>
      </w:pPr>
      <w:r w:rsidRPr="00436607">
        <w:t>Importing specific functions, classes, or variables from a module:</w:t>
      </w:r>
    </w:p>
    <w:p w:rsidR="00436607" w:rsidRDefault="00436607" w:rsidP="00436607">
      <w:pPr>
        <w:pStyle w:val="ListParagraph"/>
        <w:ind w:left="1800"/>
      </w:pPr>
      <w:proofErr w:type="gramStart"/>
      <w:r w:rsidRPr="00436607">
        <w:t>from</w:t>
      </w:r>
      <w:proofErr w:type="gramEnd"/>
      <w:r w:rsidRPr="00436607">
        <w:t xml:space="preserve"> </w:t>
      </w:r>
      <w:proofErr w:type="spellStart"/>
      <w:r w:rsidRPr="00436607">
        <w:t>module_name</w:t>
      </w:r>
      <w:proofErr w:type="spellEnd"/>
      <w:r w:rsidRPr="00436607">
        <w:t xml:space="preserve"> import name1, name2</w:t>
      </w:r>
    </w:p>
    <w:p w:rsidR="00436607" w:rsidRDefault="00436607" w:rsidP="00436607">
      <w:pPr>
        <w:pStyle w:val="ListParagraph"/>
        <w:numPr>
          <w:ilvl w:val="0"/>
          <w:numId w:val="3"/>
        </w:numPr>
        <w:ind w:left="1800"/>
      </w:pPr>
      <w:r>
        <w:t>Importing a module with an alias</w:t>
      </w:r>
    </w:p>
    <w:p w:rsidR="00436607" w:rsidRDefault="00436607" w:rsidP="00436607">
      <w:pPr>
        <w:pStyle w:val="ListParagraph"/>
        <w:ind w:left="1800"/>
      </w:pPr>
      <w:proofErr w:type="gramStart"/>
      <w:r w:rsidRPr="00436607">
        <w:t>import</w:t>
      </w:r>
      <w:proofErr w:type="gramEnd"/>
      <w:r w:rsidRPr="00436607">
        <w:t xml:space="preserve"> </w:t>
      </w:r>
      <w:proofErr w:type="spellStart"/>
      <w:r w:rsidRPr="00436607">
        <w:t>module_name</w:t>
      </w:r>
      <w:proofErr w:type="spellEnd"/>
      <w:r w:rsidRPr="00436607">
        <w:t xml:space="preserve"> as alias</w:t>
      </w:r>
    </w:p>
    <w:p w:rsidR="00436607" w:rsidRPr="00436607" w:rsidRDefault="00436607" w:rsidP="00436607">
      <w:pPr>
        <w:ind w:left="720"/>
        <w:rPr>
          <w:b/>
        </w:rPr>
      </w:pPr>
      <w:r w:rsidRPr="00436607">
        <w:rPr>
          <w:b/>
        </w:rPr>
        <w:t xml:space="preserve">Example </w:t>
      </w:r>
      <w:proofErr w:type="gramStart"/>
      <w:r w:rsidRPr="00436607">
        <w:rPr>
          <w:b/>
        </w:rPr>
        <w:t>Using</w:t>
      </w:r>
      <w:proofErr w:type="gramEnd"/>
      <w:r w:rsidRPr="00436607">
        <w:rPr>
          <w:b/>
        </w:rPr>
        <w:t xml:space="preserve"> the math Module</w:t>
      </w:r>
    </w:p>
    <w:p w:rsidR="00436607" w:rsidRDefault="00436607" w:rsidP="00436607">
      <w:pPr>
        <w:ind w:left="720"/>
      </w:pPr>
      <w:r>
        <w:t>The math module provides mathematical functions and constants. Here’s an example script that demonstrates how to use it:</w:t>
      </w:r>
    </w:p>
    <w:p w:rsidR="00436607" w:rsidRDefault="00436607" w:rsidP="00436607">
      <w:pPr>
        <w:ind w:left="720"/>
      </w:pPr>
      <w:r>
        <w:t xml:space="preserve"># </w:t>
      </w:r>
      <w:proofErr w:type="gramStart"/>
      <w:r>
        <w:t>Importing</w:t>
      </w:r>
      <w:proofErr w:type="gramEnd"/>
      <w:r>
        <w:t xml:space="preserve"> the entire math module</w:t>
      </w:r>
    </w:p>
    <w:p w:rsidR="00436607" w:rsidRDefault="00436607" w:rsidP="00436607">
      <w:pPr>
        <w:ind w:left="720"/>
      </w:pPr>
      <w:proofErr w:type="gramStart"/>
      <w:r>
        <w:t>import</w:t>
      </w:r>
      <w:proofErr w:type="gramEnd"/>
      <w:r>
        <w:t xml:space="preserve"> math</w:t>
      </w:r>
    </w:p>
    <w:p w:rsidR="00436607" w:rsidRDefault="00436607" w:rsidP="00436607">
      <w:pPr>
        <w:ind w:left="720"/>
      </w:pPr>
    </w:p>
    <w:p w:rsidR="00436607" w:rsidRDefault="00436607" w:rsidP="00436607">
      <w:pPr>
        <w:ind w:left="720"/>
      </w:pPr>
      <w:r>
        <w:t xml:space="preserve"># </w:t>
      </w:r>
      <w:proofErr w:type="gramStart"/>
      <w:r>
        <w:t>Using</w:t>
      </w:r>
      <w:proofErr w:type="gramEnd"/>
      <w:r>
        <w:t xml:space="preserve"> functions from the math module</w:t>
      </w:r>
    </w:p>
    <w:p w:rsidR="00436607" w:rsidRDefault="00436607" w:rsidP="00436607">
      <w:pPr>
        <w:ind w:left="720"/>
      </w:pPr>
      <w:proofErr w:type="spellStart"/>
      <w:proofErr w:type="gramStart"/>
      <w:r>
        <w:t>num</w:t>
      </w:r>
      <w:proofErr w:type="spellEnd"/>
      <w:proofErr w:type="gramEnd"/>
      <w:r>
        <w:t xml:space="preserve"> = 16</w:t>
      </w:r>
    </w:p>
    <w:p w:rsidR="00436607" w:rsidRDefault="00436607" w:rsidP="00436607">
      <w:pPr>
        <w:ind w:left="720"/>
      </w:pPr>
      <w:proofErr w:type="spellStart"/>
      <w:r>
        <w:t>sqrt_num</w:t>
      </w:r>
      <w:proofErr w:type="spellEnd"/>
      <w:r>
        <w:t xml:space="preserve"> = </w:t>
      </w:r>
      <w:proofErr w:type="spellStart"/>
      <w:proofErr w:type="gramStart"/>
      <w:r>
        <w:t>math.sqrt</w:t>
      </w:r>
      <w:proofErr w:type="spellEnd"/>
      <w:r>
        <w:t>(</w:t>
      </w:r>
      <w:proofErr w:type="spellStart"/>
      <w:proofErr w:type="gramEnd"/>
      <w:r>
        <w:t>num</w:t>
      </w:r>
      <w:proofErr w:type="spellEnd"/>
      <w:r>
        <w:t>)</w:t>
      </w:r>
    </w:p>
    <w:p w:rsidR="00436607" w:rsidRDefault="00436607" w:rsidP="00436607">
      <w:pPr>
        <w:ind w:left="720"/>
      </w:pPr>
      <w:proofErr w:type="gramStart"/>
      <w:r>
        <w:t>print(</w:t>
      </w:r>
      <w:proofErr w:type="spellStart"/>
      <w:proofErr w:type="gramEnd"/>
      <w:r>
        <w:t>f"The</w:t>
      </w:r>
      <w:proofErr w:type="spellEnd"/>
      <w:r>
        <w:t xml:space="preserve"> square root of {</w:t>
      </w:r>
      <w:proofErr w:type="spellStart"/>
      <w:r>
        <w:t>num</w:t>
      </w:r>
      <w:proofErr w:type="spellEnd"/>
      <w:r>
        <w:t>} is {</w:t>
      </w:r>
      <w:proofErr w:type="spellStart"/>
      <w:r>
        <w:t>sqrt_num</w:t>
      </w:r>
      <w:proofErr w:type="spellEnd"/>
      <w:r>
        <w:t>}")</w:t>
      </w:r>
    </w:p>
    <w:p w:rsidR="00436607" w:rsidRDefault="00436607" w:rsidP="00436607">
      <w:pPr>
        <w:ind w:left="720"/>
      </w:pPr>
    </w:p>
    <w:p w:rsidR="00436607" w:rsidRDefault="00436607" w:rsidP="00436607">
      <w:pPr>
        <w:ind w:left="720"/>
      </w:pPr>
      <w:r>
        <w:t xml:space="preserve"># </w:t>
      </w:r>
      <w:proofErr w:type="gramStart"/>
      <w:r>
        <w:t>Using</w:t>
      </w:r>
      <w:proofErr w:type="gramEnd"/>
      <w:r>
        <w:t xml:space="preserve"> a constant from the math module</w:t>
      </w:r>
    </w:p>
    <w:p w:rsidR="00436607" w:rsidRDefault="00436607" w:rsidP="00436607">
      <w:pPr>
        <w:ind w:left="720"/>
      </w:pPr>
      <w:proofErr w:type="spellStart"/>
      <w:r>
        <w:lastRenderedPageBreak/>
        <w:t>pi_value</w:t>
      </w:r>
      <w:proofErr w:type="spellEnd"/>
      <w:r>
        <w:t xml:space="preserve"> = </w:t>
      </w:r>
      <w:proofErr w:type="spellStart"/>
      <w:r>
        <w:t>math.pi</w:t>
      </w:r>
      <w:proofErr w:type="spellEnd"/>
    </w:p>
    <w:p w:rsidR="00436607" w:rsidRDefault="00436607" w:rsidP="00436607">
      <w:pPr>
        <w:ind w:left="720"/>
      </w:pPr>
      <w:proofErr w:type="gramStart"/>
      <w:r>
        <w:t>print(</w:t>
      </w:r>
      <w:proofErr w:type="spellStart"/>
      <w:proofErr w:type="gramEnd"/>
      <w:r>
        <w:t>f"The</w:t>
      </w:r>
      <w:proofErr w:type="spellEnd"/>
      <w:r>
        <w:t xml:space="preserve"> value of pi is {</w:t>
      </w:r>
      <w:proofErr w:type="spellStart"/>
      <w:r>
        <w:t>pi_value</w:t>
      </w:r>
      <w:proofErr w:type="spellEnd"/>
      <w:r>
        <w:t>}")</w:t>
      </w:r>
    </w:p>
    <w:p w:rsidR="00436607" w:rsidRDefault="00436607" w:rsidP="00436607">
      <w:pPr>
        <w:ind w:left="720"/>
      </w:pPr>
    </w:p>
    <w:p w:rsidR="00436607" w:rsidRDefault="00436607" w:rsidP="00436607">
      <w:pPr>
        <w:ind w:left="720"/>
      </w:pPr>
      <w:r>
        <w:t xml:space="preserve"># </w:t>
      </w:r>
      <w:proofErr w:type="gramStart"/>
      <w:r>
        <w:t>Importing</w:t>
      </w:r>
      <w:proofErr w:type="gramEnd"/>
      <w:r>
        <w:t xml:space="preserve"> specific functions from the math module</w:t>
      </w:r>
    </w:p>
    <w:p w:rsidR="00436607" w:rsidRDefault="00436607" w:rsidP="00436607">
      <w:pPr>
        <w:ind w:left="720"/>
      </w:pPr>
      <w:proofErr w:type="gramStart"/>
      <w:r>
        <w:t>from</w:t>
      </w:r>
      <w:proofErr w:type="gramEnd"/>
      <w:r>
        <w:t xml:space="preserve"> math import factorial, pow</w:t>
      </w:r>
    </w:p>
    <w:p w:rsidR="00436607" w:rsidRDefault="00436607" w:rsidP="00436607">
      <w:pPr>
        <w:ind w:left="720"/>
      </w:pPr>
    </w:p>
    <w:p w:rsidR="00436607" w:rsidRDefault="00436607" w:rsidP="00436607">
      <w:pPr>
        <w:ind w:left="720"/>
      </w:pPr>
      <w:r>
        <w:t xml:space="preserve"># </w:t>
      </w:r>
      <w:proofErr w:type="gramStart"/>
      <w:r>
        <w:t>Using</w:t>
      </w:r>
      <w:proofErr w:type="gramEnd"/>
      <w:r>
        <w:t xml:space="preserve"> the imported functions</w:t>
      </w:r>
    </w:p>
    <w:p w:rsidR="00436607" w:rsidRDefault="00436607" w:rsidP="00436607">
      <w:pPr>
        <w:ind w:left="720"/>
      </w:pPr>
      <w:proofErr w:type="spellStart"/>
      <w:proofErr w:type="gramStart"/>
      <w:r>
        <w:t>num</w:t>
      </w:r>
      <w:proofErr w:type="spellEnd"/>
      <w:proofErr w:type="gramEnd"/>
      <w:r>
        <w:t xml:space="preserve"> = 5</w:t>
      </w:r>
    </w:p>
    <w:p w:rsidR="00436607" w:rsidRDefault="00436607" w:rsidP="00436607">
      <w:pPr>
        <w:ind w:left="720"/>
      </w:pPr>
      <w:proofErr w:type="spellStart"/>
      <w:r>
        <w:t>fact_num</w:t>
      </w:r>
      <w:proofErr w:type="spellEnd"/>
      <w:r>
        <w:t xml:space="preserve"> = </w:t>
      </w:r>
      <w:proofErr w:type="gramStart"/>
      <w:r>
        <w:t>factorial(</w:t>
      </w:r>
      <w:proofErr w:type="spellStart"/>
      <w:proofErr w:type="gramEnd"/>
      <w:r>
        <w:t>num</w:t>
      </w:r>
      <w:proofErr w:type="spellEnd"/>
      <w:r>
        <w:t>)</w:t>
      </w:r>
    </w:p>
    <w:p w:rsidR="00436607" w:rsidRDefault="00436607" w:rsidP="00436607">
      <w:pPr>
        <w:ind w:left="720"/>
      </w:pPr>
      <w:proofErr w:type="gramStart"/>
      <w:r>
        <w:t>print(</w:t>
      </w:r>
      <w:proofErr w:type="spellStart"/>
      <w:proofErr w:type="gramEnd"/>
      <w:r>
        <w:t>f"The</w:t>
      </w:r>
      <w:proofErr w:type="spellEnd"/>
      <w:r>
        <w:t xml:space="preserve"> factorial of {</w:t>
      </w:r>
      <w:proofErr w:type="spellStart"/>
      <w:r>
        <w:t>num</w:t>
      </w:r>
      <w:proofErr w:type="spellEnd"/>
      <w:r>
        <w:t>} is {</w:t>
      </w:r>
      <w:proofErr w:type="spellStart"/>
      <w:r>
        <w:t>fact_num</w:t>
      </w:r>
      <w:proofErr w:type="spellEnd"/>
      <w:r>
        <w:t>}")</w:t>
      </w:r>
    </w:p>
    <w:p w:rsidR="00436607" w:rsidRDefault="00436607" w:rsidP="00436607">
      <w:pPr>
        <w:ind w:left="720"/>
      </w:pPr>
    </w:p>
    <w:p w:rsidR="00436607" w:rsidRDefault="00436607" w:rsidP="00436607">
      <w:pPr>
        <w:ind w:left="720"/>
      </w:pPr>
      <w:proofErr w:type="gramStart"/>
      <w:r>
        <w:t>base</w:t>
      </w:r>
      <w:proofErr w:type="gramEnd"/>
      <w:r>
        <w:t xml:space="preserve"> = 2</w:t>
      </w:r>
    </w:p>
    <w:p w:rsidR="00436607" w:rsidRDefault="00436607" w:rsidP="00436607">
      <w:pPr>
        <w:ind w:left="720"/>
      </w:pPr>
      <w:proofErr w:type="spellStart"/>
      <w:proofErr w:type="gramStart"/>
      <w:r>
        <w:t>exp</w:t>
      </w:r>
      <w:proofErr w:type="spellEnd"/>
      <w:proofErr w:type="gramEnd"/>
      <w:r>
        <w:t xml:space="preserve"> = 3</w:t>
      </w:r>
    </w:p>
    <w:p w:rsidR="00436607" w:rsidRDefault="00436607" w:rsidP="00436607">
      <w:pPr>
        <w:ind w:left="720"/>
      </w:pPr>
      <w:proofErr w:type="spellStart"/>
      <w:r>
        <w:t>power_result</w:t>
      </w:r>
      <w:proofErr w:type="spellEnd"/>
      <w:r>
        <w:t xml:space="preserve"> = </w:t>
      </w:r>
      <w:proofErr w:type="gramStart"/>
      <w:r>
        <w:t>pow(</w:t>
      </w:r>
      <w:proofErr w:type="gramEnd"/>
      <w:r>
        <w:t xml:space="preserve">base, </w:t>
      </w:r>
      <w:proofErr w:type="spellStart"/>
      <w:r>
        <w:t>exp</w:t>
      </w:r>
      <w:proofErr w:type="spellEnd"/>
      <w:r>
        <w:t>)</w:t>
      </w:r>
    </w:p>
    <w:p w:rsidR="00436607" w:rsidRDefault="00436607" w:rsidP="00436607">
      <w:pPr>
        <w:ind w:left="720"/>
      </w:pPr>
      <w:proofErr w:type="gramStart"/>
      <w:r>
        <w:t>print(</w:t>
      </w:r>
      <w:proofErr w:type="gramEnd"/>
      <w:r>
        <w:t>f"{base} to the power of {</w:t>
      </w:r>
      <w:proofErr w:type="spellStart"/>
      <w:r>
        <w:t>exp</w:t>
      </w:r>
      <w:proofErr w:type="spellEnd"/>
      <w:r>
        <w:t>} is {</w:t>
      </w:r>
      <w:proofErr w:type="spellStart"/>
      <w:r>
        <w:t>power_result</w:t>
      </w:r>
      <w:proofErr w:type="spellEnd"/>
      <w:r>
        <w:t>}")</w:t>
      </w:r>
    </w:p>
    <w:p w:rsidR="00436607" w:rsidRDefault="00436607" w:rsidP="00436607">
      <w:pPr>
        <w:ind w:left="720"/>
      </w:pPr>
    </w:p>
    <w:p w:rsidR="00436607" w:rsidRDefault="00436607" w:rsidP="00436607">
      <w:pPr>
        <w:ind w:left="720"/>
      </w:pPr>
      <w:r>
        <w:t xml:space="preserve"># </w:t>
      </w:r>
      <w:proofErr w:type="gramStart"/>
      <w:r>
        <w:t>Importing</w:t>
      </w:r>
      <w:proofErr w:type="gramEnd"/>
      <w:r>
        <w:t xml:space="preserve"> the math module with an alias</w:t>
      </w:r>
    </w:p>
    <w:p w:rsidR="00436607" w:rsidRDefault="00436607" w:rsidP="00436607">
      <w:pPr>
        <w:ind w:left="720"/>
      </w:pPr>
      <w:proofErr w:type="gramStart"/>
      <w:r>
        <w:t>import</w:t>
      </w:r>
      <w:proofErr w:type="gramEnd"/>
      <w:r>
        <w:t xml:space="preserve"> math as m</w:t>
      </w:r>
    </w:p>
    <w:p w:rsidR="00436607" w:rsidRDefault="00436607" w:rsidP="00436607">
      <w:pPr>
        <w:ind w:left="720"/>
      </w:pPr>
    </w:p>
    <w:p w:rsidR="00436607" w:rsidRDefault="00436607" w:rsidP="00436607">
      <w:pPr>
        <w:ind w:left="720"/>
      </w:pPr>
      <w:r>
        <w:t xml:space="preserve"># </w:t>
      </w:r>
      <w:proofErr w:type="gramStart"/>
      <w:r>
        <w:t>Using</w:t>
      </w:r>
      <w:proofErr w:type="gramEnd"/>
      <w:r>
        <w:t xml:space="preserve"> functions with the alias</w:t>
      </w:r>
    </w:p>
    <w:p w:rsidR="00436607" w:rsidRDefault="00436607" w:rsidP="00436607">
      <w:pPr>
        <w:ind w:left="720"/>
      </w:pPr>
      <w:proofErr w:type="spellStart"/>
      <w:r>
        <w:t>cosine_value</w:t>
      </w:r>
      <w:proofErr w:type="spellEnd"/>
      <w:r>
        <w:t xml:space="preserve"> = </w:t>
      </w:r>
      <w:proofErr w:type="spellStart"/>
      <w:proofErr w:type="gramStart"/>
      <w:r>
        <w:t>m.cos</w:t>
      </w:r>
      <w:proofErr w:type="spellEnd"/>
      <w:r>
        <w:t>(</w:t>
      </w:r>
      <w:proofErr w:type="spellStart"/>
      <w:proofErr w:type="gramEnd"/>
      <w:r>
        <w:t>m.pi</w:t>
      </w:r>
      <w:proofErr w:type="spellEnd"/>
      <w:r>
        <w:t xml:space="preserve"> / 4)</w:t>
      </w:r>
    </w:p>
    <w:p w:rsidR="00436607" w:rsidRPr="004A0C7B" w:rsidRDefault="00436607" w:rsidP="00436607">
      <w:pPr>
        <w:ind w:left="720"/>
      </w:pPr>
      <w:proofErr w:type="gramStart"/>
      <w:r>
        <w:t>print(</w:t>
      </w:r>
      <w:proofErr w:type="spellStart"/>
      <w:proofErr w:type="gramEnd"/>
      <w:r>
        <w:t>f"The</w:t>
      </w:r>
      <w:proofErr w:type="spellEnd"/>
      <w:r>
        <w:t xml:space="preserve"> cosine of pi/4 is {</w:t>
      </w:r>
      <w:proofErr w:type="spellStart"/>
      <w:r>
        <w:t>cosine_value</w:t>
      </w:r>
      <w:proofErr w:type="spellEnd"/>
      <w:r>
        <w:t>}")</w:t>
      </w:r>
    </w:p>
    <w:p w:rsidR="00A3448A" w:rsidRPr="00A3448A" w:rsidRDefault="00A3448A" w:rsidP="00777549"/>
    <w:p w:rsidR="00777549" w:rsidRPr="00436607" w:rsidRDefault="00777549" w:rsidP="00777549">
      <w:pPr>
        <w:rPr>
          <w:b/>
        </w:rPr>
      </w:pPr>
      <w:r w:rsidRPr="00436607">
        <w:rPr>
          <w:b/>
        </w:rPr>
        <w:t>File I/O:</w:t>
      </w:r>
    </w:p>
    <w:p w:rsidR="00777549" w:rsidRDefault="00777549" w:rsidP="00777549">
      <w:pPr>
        <w:rPr>
          <w:b/>
        </w:rPr>
      </w:pPr>
      <w:r w:rsidRPr="00436607">
        <w:rPr>
          <w:b/>
        </w:rPr>
        <w:t>How do you read from and write to files in Python? Write a script that reads the content of a file and prints it to the console, and another script that writes a list of strings to a file.</w:t>
      </w:r>
    </w:p>
    <w:p w:rsidR="00436607" w:rsidRPr="00436607" w:rsidRDefault="00436607" w:rsidP="00835B0D">
      <w:pPr>
        <w:ind w:left="720"/>
        <w:rPr>
          <w:b/>
        </w:rPr>
      </w:pPr>
      <w:bookmarkStart w:id="0" w:name="_GoBack"/>
      <w:r w:rsidRPr="00436607">
        <w:rPr>
          <w:b/>
        </w:rPr>
        <w:t>Reading from and Writing to Files in Python</w:t>
      </w:r>
    </w:p>
    <w:p w:rsidR="00436607" w:rsidRDefault="00436607" w:rsidP="00835B0D">
      <w:pPr>
        <w:ind w:left="720"/>
      </w:pPr>
      <w:r>
        <w:t xml:space="preserve">Python provides built-in functions to read from and write to files. The key functions are </w:t>
      </w:r>
      <w:proofErr w:type="gramStart"/>
      <w:r>
        <w:t>open(</w:t>
      </w:r>
      <w:proofErr w:type="gramEnd"/>
      <w:r>
        <w:t>), read(), write(), and close(). Additionally, the with statement is commonly used for file operations as it ensures that files are properly closed after their suite finishes, even if an exception is raised.</w:t>
      </w:r>
    </w:p>
    <w:p w:rsidR="00436607" w:rsidRPr="00436607" w:rsidRDefault="00436607" w:rsidP="00835B0D">
      <w:pPr>
        <w:ind w:left="720"/>
        <w:rPr>
          <w:b/>
        </w:rPr>
      </w:pPr>
      <w:r w:rsidRPr="00436607">
        <w:rPr>
          <w:b/>
        </w:rPr>
        <w:lastRenderedPageBreak/>
        <w:t>Reading from a File</w:t>
      </w:r>
    </w:p>
    <w:p w:rsidR="00436607" w:rsidRDefault="00436607" w:rsidP="00835B0D">
      <w:pPr>
        <w:ind w:left="720"/>
      </w:pPr>
      <w:r>
        <w:t>To read the content of a file and print it to the console, you can use the following script:</w:t>
      </w:r>
    </w:p>
    <w:p w:rsidR="00835B0D" w:rsidRDefault="00835B0D" w:rsidP="00835B0D">
      <w:pPr>
        <w:ind w:left="720"/>
      </w:pPr>
      <w:r>
        <w:t># Script to read from a file and print its content</w:t>
      </w:r>
    </w:p>
    <w:p w:rsidR="00835B0D" w:rsidRDefault="00835B0D" w:rsidP="00835B0D">
      <w:pPr>
        <w:ind w:left="720"/>
      </w:pPr>
    </w:p>
    <w:p w:rsidR="00835B0D" w:rsidRDefault="00835B0D" w:rsidP="00835B0D">
      <w:pPr>
        <w:ind w:left="720"/>
      </w:pPr>
      <w:r>
        <w:t># Specify the file path</w:t>
      </w:r>
    </w:p>
    <w:p w:rsidR="00835B0D" w:rsidRDefault="00835B0D" w:rsidP="00835B0D">
      <w:pPr>
        <w:ind w:left="720"/>
      </w:pPr>
      <w:proofErr w:type="spellStart"/>
      <w:r>
        <w:t>file_path</w:t>
      </w:r>
      <w:proofErr w:type="spellEnd"/>
      <w:r>
        <w:t xml:space="preserve"> = 'example.txt'</w:t>
      </w:r>
    </w:p>
    <w:p w:rsidR="00835B0D" w:rsidRDefault="00835B0D" w:rsidP="00835B0D">
      <w:pPr>
        <w:ind w:left="720"/>
      </w:pPr>
    </w:p>
    <w:p w:rsidR="00835B0D" w:rsidRDefault="00835B0D" w:rsidP="00835B0D">
      <w:pPr>
        <w:ind w:left="720"/>
      </w:pPr>
      <w:r>
        <w:t># Open the file in read mode</w:t>
      </w:r>
    </w:p>
    <w:p w:rsidR="00835B0D" w:rsidRDefault="00835B0D" w:rsidP="00835B0D">
      <w:pPr>
        <w:ind w:left="720"/>
      </w:pPr>
      <w:proofErr w:type="gramStart"/>
      <w:r>
        <w:t>with</w:t>
      </w:r>
      <w:proofErr w:type="gramEnd"/>
      <w:r>
        <w:t xml:space="preserve"> open(</w:t>
      </w:r>
      <w:proofErr w:type="spellStart"/>
      <w:r>
        <w:t>file_path</w:t>
      </w:r>
      <w:proofErr w:type="spellEnd"/>
      <w:r>
        <w:t>, 'r') as file:</w:t>
      </w:r>
    </w:p>
    <w:p w:rsidR="00835B0D" w:rsidRDefault="00835B0D" w:rsidP="00835B0D">
      <w:pPr>
        <w:ind w:left="720"/>
      </w:pPr>
      <w:r>
        <w:t xml:space="preserve">    # </w:t>
      </w:r>
      <w:proofErr w:type="gramStart"/>
      <w:r>
        <w:t>Read</w:t>
      </w:r>
      <w:proofErr w:type="gramEnd"/>
      <w:r>
        <w:t xml:space="preserve"> the content of the file</w:t>
      </w:r>
    </w:p>
    <w:p w:rsidR="00835B0D" w:rsidRDefault="00835B0D" w:rsidP="00835B0D">
      <w:pPr>
        <w:ind w:left="720"/>
      </w:pPr>
      <w:r>
        <w:t xml:space="preserve">    </w:t>
      </w:r>
      <w:proofErr w:type="gramStart"/>
      <w:r>
        <w:t>content</w:t>
      </w:r>
      <w:proofErr w:type="gramEnd"/>
      <w:r>
        <w:t xml:space="preserve"> = </w:t>
      </w:r>
      <w:proofErr w:type="spellStart"/>
      <w:r>
        <w:t>file.read</w:t>
      </w:r>
      <w:proofErr w:type="spellEnd"/>
      <w:r>
        <w:t>()</w:t>
      </w:r>
    </w:p>
    <w:p w:rsidR="00835B0D" w:rsidRDefault="00835B0D" w:rsidP="00835B0D">
      <w:pPr>
        <w:ind w:left="720"/>
      </w:pPr>
      <w:r>
        <w:t xml:space="preserve">    # Print the content to the console</w:t>
      </w:r>
    </w:p>
    <w:p w:rsidR="00436607" w:rsidRDefault="00835B0D" w:rsidP="00835B0D">
      <w:pPr>
        <w:ind w:left="720"/>
      </w:pPr>
      <w:r>
        <w:t xml:space="preserve">    </w:t>
      </w:r>
      <w:proofErr w:type="gramStart"/>
      <w:r>
        <w:t>print(</w:t>
      </w:r>
      <w:proofErr w:type="gramEnd"/>
      <w:r>
        <w:t>content)</w:t>
      </w:r>
    </w:p>
    <w:p w:rsidR="00835B0D" w:rsidRPr="00835B0D" w:rsidRDefault="00835B0D" w:rsidP="00835B0D">
      <w:pPr>
        <w:ind w:left="720"/>
        <w:rPr>
          <w:b/>
        </w:rPr>
      </w:pPr>
      <w:r w:rsidRPr="00835B0D">
        <w:rPr>
          <w:b/>
        </w:rPr>
        <w:t>Writing to a File</w:t>
      </w:r>
    </w:p>
    <w:p w:rsidR="00835B0D" w:rsidRDefault="00835B0D" w:rsidP="00835B0D">
      <w:pPr>
        <w:ind w:left="720"/>
      </w:pPr>
      <w:r>
        <w:t>To write a list of strings to a file, you can use the following script:</w:t>
      </w:r>
    </w:p>
    <w:p w:rsidR="00835B0D" w:rsidRDefault="00835B0D" w:rsidP="00835B0D">
      <w:pPr>
        <w:ind w:left="720"/>
      </w:pPr>
      <w:r>
        <w:t># Script to write a list of strings to a file</w:t>
      </w:r>
    </w:p>
    <w:p w:rsidR="00835B0D" w:rsidRDefault="00835B0D" w:rsidP="00835B0D">
      <w:pPr>
        <w:ind w:left="720"/>
      </w:pPr>
    </w:p>
    <w:p w:rsidR="00835B0D" w:rsidRDefault="00835B0D" w:rsidP="00835B0D">
      <w:pPr>
        <w:ind w:left="720"/>
      </w:pPr>
      <w:r>
        <w:t># List of strings to write to the file</w:t>
      </w:r>
    </w:p>
    <w:p w:rsidR="00835B0D" w:rsidRDefault="00835B0D" w:rsidP="00835B0D">
      <w:pPr>
        <w:ind w:left="720"/>
      </w:pPr>
      <w:proofErr w:type="spellStart"/>
      <w:r>
        <w:t>lines_to_write</w:t>
      </w:r>
      <w:proofErr w:type="spellEnd"/>
      <w:r>
        <w:t xml:space="preserve"> = [</w:t>
      </w:r>
    </w:p>
    <w:p w:rsidR="00835B0D" w:rsidRDefault="00835B0D" w:rsidP="00835B0D">
      <w:pPr>
        <w:ind w:left="720"/>
      </w:pPr>
      <w:r>
        <w:t xml:space="preserve">    "This is the first line.</w:t>
      </w:r>
      <w:proofErr w:type="gramStart"/>
      <w:r>
        <w:t>",</w:t>
      </w:r>
      <w:proofErr w:type="gramEnd"/>
    </w:p>
    <w:p w:rsidR="00835B0D" w:rsidRDefault="00835B0D" w:rsidP="00835B0D">
      <w:pPr>
        <w:ind w:left="720"/>
      </w:pPr>
      <w:r>
        <w:t xml:space="preserve">    "This is the second line.</w:t>
      </w:r>
      <w:proofErr w:type="gramStart"/>
      <w:r>
        <w:t>",</w:t>
      </w:r>
      <w:proofErr w:type="gramEnd"/>
    </w:p>
    <w:p w:rsidR="00835B0D" w:rsidRDefault="00835B0D" w:rsidP="00835B0D">
      <w:pPr>
        <w:ind w:left="720"/>
      </w:pPr>
      <w:r>
        <w:t xml:space="preserve">    "This is the third line."</w:t>
      </w:r>
    </w:p>
    <w:p w:rsidR="00835B0D" w:rsidRDefault="00835B0D" w:rsidP="00835B0D">
      <w:pPr>
        <w:ind w:left="720"/>
      </w:pPr>
      <w:r>
        <w:t>]</w:t>
      </w:r>
    </w:p>
    <w:p w:rsidR="00835B0D" w:rsidRDefault="00835B0D" w:rsidP="00835B0D">
      <w:pPr>
        <w:ind w:left="720"/>
      </w:pPr>
    </w:p>
    <w:p w:rsidR="00835B0D" w:rsidRDefault="00835B0D" w:rsidP="00835B0D">
      <w:pPr>
        <w:ind w:left="720"/>
      </w:pPr>
      <w:r>
        <w:t># Specify the file path</w:t>
      </w:r>
    </w:p>
    <w:p w:rsidR="00835B0D" w:rsidRDefault="00835B0D" w:rsidP="00835B0D">
      <w:pPr>
        <w:ind w:left="720"/>
      </w:pPr>
      <w:proofErr w:type="spellStart"/>
      <w:r>
        <w:t>file_path</w:t>
      </w:r>
      <w:proofErr w:type="spellEnd"/>
      <w:r>
        <w:t xml:space="preserve"> = 'output.txt'</w:t>
      </w:r>
    </w:p>
    <w:p w:rsidR="00835B0D" w:rsidRDefault="00835B0D" w:rsidP="00835B0D">
      <w:pPr>
        <w:ind w:left="720"/>
      </w:pPr>
    </w:p>
    <w:p w:rsidR="00835B0D" w:rsidRDefault="00835B0D" w:rsidP="00835B0D">
      <w:pPr>
        <w:ind w:left="720"/>
      </w:pPr>
      <w:r>
        <w:t># Open the file in write mode</w:t>
      </w:r>
    </w:p>
    <w:p w:rsidR="00835B0D" w:rsidRDefault="00835B0D" w:rsidP="00835B0D">
      <w:pPr>
        <w:ind w:left="720"/>
      </w:pPr>
      <w:proofErr w:type="gramStart"/>
      <w:r>
        <w:t>with</w:t>
      </w:r>
      <w:proofErr w:type="gramEnd"/>
      <w:r>
        <w:t xml:space="preserve"> open(</w:t>
      </w:r>
      <w:proofErr w:type="spellStart"/>
      <w:r>
        <w:t>file_path</w:t>
      </w:r>
      <w:proofErr w:type="spellEnd"/>
      <w:r>
        <w:t>, 'w') as file:</w:t>
      </w:r>
    </w:p>
    <w:p w:rsidR="00835B0D" w:rsidRDefault="00835B0D" w:rsidP="00835B0D">
      <w:pPr>
        <w:ind w:left="720"/>
      </w:pPr>
      <w:r>
        <w:lastRenderedPageBreak/>
        <w:t xml:space="preserve">    # Write each string in the list to the file</w:t>
      </w:r>
    </w:p>
    <w:p w:rsidR="00835B0D" w:rsidRDefault="00835B0D" w:rsidP="00835B0D">
      <w:pPr>
        <w:ind w:left="720"/>
      </w:pPr>
      <w:r>
        <w:t xml:space="preserve">    </w:t>
      </w:r>
      <w:proofErr w:type="gramStart"/>
      <w:r>
        <w:t>for</w:t>
      </w:r>
      <w:proofErr w:type="gramEnd"/>
      <w:r>
        <w:t xml:space="preserve"> line in </w:t>
      </w:r>
      <w:proofErr w:type="spellStart"/>
      <w:r>
        <w:t>lines_to_write</w:t>
      </w:r>
      <w:proofErr w:type="spellEnd"/>
      <w:r>
        <w:t>:</w:t>
      </w:r>
    </w:p>
    <w:p w:rsidR="00835B0D" w:rsidRPr="00436607" w:rsidRDefault="00835B0D" w:rsidP="00835B0D">
      <w:pPr>
        <w:ind w:left="720"/>
      </w:pPr>
      <w:r>
        <w:t xml:space="preserve">        </w:t>
      </w:r>
      <w:proofErr w:type="spellStart"/>
      <w:proofErr w:type="gramStart"/>
      <w:r>
        <w:t>file.write</w:t>
      </w:r>
      <w:proofErr w:type="spellEnd"/>
      <w:r>
        <w:t>(</w:t>
      </w:r>
      <w:proofErr w:type="gramEnd"/>
      <w:r>
        <w:t>line + '\n')  # Add a newline character after each string</w:t>
      </w:r>
    </w:p>
    <w:bookmarkEnd w:id="0"/>
    <w:p w:rsidR="00436607" w:rsidRPr="00436607" w:rsidRDefault="00436607" w:rsidP="00777549">
      <w:pPr>
        <w:rPr>
          <w:b/>
        </w:rPr>
      </w:pPr>
    </w:p>
    <w:p w:rsidR="003533A9" w:rsidRDefault="003533A9" w:rsidP="00777549"/>
    <w:p w:rsidR="00C947A6" w:rsidRDefault="00C947A6" w:rsidP="00777549"/>
    <w:p w:rsidR="00C947A6" w:rsidRDefault="00C947A6" w:rsidP="00777549"/>
    <w:p w:rsidR="00C947A6" w:rsidRDefault="00C947A6" w:rsidP="00777549"/>
    <w:p w:rsidR="00C947A6" w:rsidRDefault="00C947A6" w:rsidP="00777549"/>
    <w:p w:rsidR="00C947A6" w:rsidRDefault="00C947A6" w:rsidP="00777549"/>
    <w:p w:rsidR="00C947A6" w:rsidRDefault="00C947A6" w:rsidP="00777549">
      <w:pPr>
        <w:rPr>
          <w:b/>
        </w:rPr>
      </w:pPr>
      <w:r w:rsidRPr="00C947A6">
        <w:rPr>
          <w:b/>
        </w:rPr>
        <w:t>References</w:t>
      </w:r>
    </w:p>
    <w:p w:rsidR="00C947A6" w:rsidRPr="00C947A6" w:rsidRDefault="00C947A6" w:rsidP="00C947A6">
      <w:pPr>
        <w:pStyle w:val="Bibliography"/>
        <w:rPr>
          <w:rFonts w:ascii="Calibri" w:hAnsi="Calibri" w:cs="Calibri"/>
        </w:rPr>
      </w:pPr>
      <w:r>
        <w:fldChar w:fldCharType="begin"/>
      </w:r>
      <w:r>
        <w:instrText xml:space="preserve"> ADDIN ZOTERO_BIBL {"uncited":[],"omitted":[],"custom":[]} CSL_BIBLIOGRAPHY </w:instrText>
      </w:r>
      <w:r>
        <w:fldChar w:fldCharType="separate"/>
      </w:r>
      <w:r w:rsidRPr="00C947A6">
        <w:rPr>
          <w:rFonts w:ascii="Calibri" w:hAnsi="Calibri" w:cs="Calibri"/>
        </w:rPr>
        <w:t xml:space="preserve">Jaiswal, A., &amp; Dwivedi, A. (2021). Python: The Versatile Language—Recent Trends in Programming Languages. </w:t>
      </w:r>
      <w:r w:rsidRPr="00C947A6">
        <w:rPr>
          <w:rFonts w:ascii="Calibri" w:hAnsi="Calibri" w:cs="Calibri"/>
          <w:i/>
          <w:iCs/>
        </w:rPr>
        <w:t>RECENT TRENDS IN PROGRAMMING LANGUAGES</w:t>
      </w:r>
      <w:r w:rsidRPr="00C947A6">
        <w:rPr>
          <w:rFonts w:ascii="Calibri" w:hAnsi="Calibri" w:cs="Calibri"/>
        </w:rPr>
        <w:t>.</w:t>
      </w:r>
    </w:p>
    <w:p w:rsidR="00C947A6" w:rsidRPr="00C947A6" w:rsidRDefault="00C947A6" w:rsidP="00777549">
      <w:r>
        <w:fldChar w:fldCharType="end"/>
      </w:r>
    </w:p>
    <w:sectPr w:rsidR="00C947A6" w:rsidRPr="00C947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F46EA2"/>
    <w:multiLevelType w:val="hybridMultilevel"/>
    <w:tmpl w:val="A5180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F54B95"/>
    <w:multiLevelType w:val="multilevel"/>
    <w:tmpl w:val="93CA25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2435620"/>
    <w:multiLevelType w:val="hybridMultilevel"/>
    <w:tmpl w:val="6576E1D6"/>
    <w:lvl w:ilvl="0" w:tplc="A058C5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37E"/>
    <w:rsid w:val="000B19D8"/>
    <w:rsid w:val="000D0BA4"/>
    <w:rsid w:val="000E6CB9"/>
    <w:rsid w:val="000F337E"/>
    <w:rsid w:val="00210CE6"/>
    <w:rsid w:val="00221D6F"/>
    <w:rsid w:val="00280E6B"/>
    <w:rsid w:val="002D3609"/>
    <w:rsid w:val="003334F7"/>
    <w:rsid w:val="003533A9"/>
    <w:rsid w:val="00396352"/>
    <w:rsid w:val="003A54C4"/>
    <w:rsid w:val="00433A3B"/>
    <w:rsid w:val="00434B3A"/>
    <w:rsid w:val="00436607"/>
    <w:rsid w:val="004A0C7B"/>
    <w:rsid w:val="004D1512"/>
    <w:rsid w:val="00507213"/>
    <w:rsid w:val="00550F5D"/>
    <w:rsid w:val="005626E8"/>
    <w:rsid w:val="00575EF3"/>
    <w:rsid w:val="005C3D2D"/>
    <w:rsid w:val="006835E5"/>
    <w:rsid w:val="007437F3"/>
    <w:rsid w:val="00753B8A"/>
    <w:rsid w:val="00777549"/>
    <w:rsid w:val="007A2FBD"/>
    <w:rsid w:val="007A4A9E"/>
    <w:rsid w:val="007F29C8"/>
    <w:rsid w:val="00835B0D"/>
    <w:rsid w:val="008A0CB1"/>
    <w:rsid w:val="0094613E"/>
    <w:rsid w:val="00962514"/>
    <w:rsid w:val="00987F6C"/>
    <w:rsid w:val="009A7DFC"/>
    <w:rsid w:val="009C4D7C"/>
    <w:rsid w:val="009F56AF"/>
    <w:rsid w:val="00A3448A"/>
    <w:rsid w:val="00A94600"/>
    <w:rsid w:val="00AE008C"/>
    <w:rsid w:val="00AE20AB"/>
    <w:rsid w:val="00B126BB"/>
    <w:rsid w:val="00B3267A"/>
    <w:rsid w:val="00B338EB"/>
    <w:rsid w:val="00B83516"/>
    <w:rsid w:val="00C66BF2"/>
    <w:rsid w:val="00C9240A"/>
    <w:rsid w:val="00C947A6"/>
    <w:rsid w:val="00CB6C4F"/>
    <w:rsid w:val="00CF6C79"/>
    <w:rsid w:val="00DF56EA"/>
    <w:rsid w:val="00E130A5"/>
    <w:rsid w:val="00E60C28"/>
    <w:rsid w:val="00F86D20"/>
    <w:rsid w:val="00FA6C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0F02B"/>
  <w15:chartTrackingRefBased/>
  <w15:docId w15:val="{7BDE25F8-38E1-4D88-80FE-44700FFF7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line">
    <w:name w:val="code-line"/>
    <w:basedOn w:val="Normal"/>
    <w:rsid w:val="00777549"/>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777549"/>
    <w:rPr>
      <w:rFonts w:ascii="Courier New" w:eastAsia="Times New Roman" w:hAnsi="Courier New" w:cs="Courier New"/>
      <w:sz w:val="20"/>
      <w:szCs w:val="20"/>
    </w:rPr>
  </w:style>
  <w:style w:type="paragraph" w:styleId="ListParagraph">
    <w:name w:val="List Paragraph"/>
    <w:basedOn w:val="Normal"/>
    <w:uiPriority w:val="34"/>
    <w:qFormat/>
    <w:rsid w:val="00777549"/>
    <w:pPr>
      <w:ind w:left="720"/>
      <w:contextualSpacing/>
    </w:pPr>
  </w:style>
  <w:style w:type="paragraph" w:styleId="Bibliography">
    <w:name w:val="Bibliography"/>
    <w:basedOn w:val="Normal"/>
    <w:next w:val="Normal"/>
    <w:uiPriority w:val="37"/>
    <w:unhideWhenUsed/>
    <w:rsid w:val="00C947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139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3</TotalTime>
  <Pages>22</Pages>
  <Words>4648</Words>
  <Characters>2649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dc:creator>
  <cp:keywords/>
  <dc:description/>
  <cp:lastModifiedBy>Jose</cp:lastModifiedBy>
  <cp:revision>59</cp:revision>
  <dcterms:created xsi:type="dcterms:W3CDTF">2024-06-07T05:21:00Z</dcterms:created>
  <dcterms:modified xsi:type="dcterms:W3CDTF">2024-06-12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H0SHM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